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813DA71" w14:textId="7784C3D3" w:rsidR="00ED28B2" w:rsidRPr="00B87FE6" w:rsidRDefault="00B87FE6">
      <w:pPr>
        <w:rPr>
          <w:b/>
        </w:rPr>
      </w:pPr>
      <w:bookmarkStart w:id="0" w:name="_GoBack"/>
      <w:bookmarkEnd w:id="0"/>
      <w:r w:rsidRPr="00B87FE6">
        <w:rPr>
          <w:b/>
        </w:rPr>
        <w:t xml:space="preserve">Summary of </w:t>
      </w:r>
      <w:proofErr w:type="spellStart"/>
      <w:r w:rsidRPr="00B87FE6">
        <w:rPr>
          <w:b/>
        </w:rPr>
        <w:t>CERQual</w:t>
      </w:r>
      <w:proofErr w:type="spellEnd"/>
      <w:r w:rsidRPr="00B87FE6">
        <w:rPr>
          <w:b/>
        </w:rPr>
        <w:t xml:space="preserve"> assessment </w:t>
      </w:r>
    </w:p>
    <w:tbl>
      <w:tblPr>
        <w:tblW w:w="1516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705"/>
        <w:gridCol w:w="4953"/>
        <w:gridCol w:w="2208"/>
        <w:gridCol w:w="6297"/>
      </w:tblGrid>
      <w:tr w:rsidR="00D368C9" w:rsidRPr="00CE0E06" w14:paraId="084F8F53" w14:textId="77777777" w:rsidTr="00B87FE6">
        <w:tc>
          <w:tcPr>
            <w:tcW w:w="1705" w:type="dxa"/>
          </w:tcPr>
          <w:p w14:paraId="01BCB9AF" w14:textId="3C5F1E22" w:rsidR="00D368C9" w:rsidRPr="0099085B" w:rsidRDefault="00E77B9A" w:rsidP="00C65C41">
            <w:pPr>
              <w:autoSpaceDE w:val="0"/>
              <w:autoSpaceDN w:val="0"/>
              <w:adjustRightInd w:val="0"/>
              <w:spacing w:line="24" w:lineRule="atLeast"/>
              <w:rPr>
                <w:b/>
              </w:rPr>
            </w:pPr>
            <w:r>
              <w:rPr>
                <w:rFonts w:ascii="AdvOT5fcf1b24" w:hAnsi="AdvOT5fcf1b24" w:cs="AdvOT5fcf1b24"/>
                <w:b/>
              </w:rPr>
              <w:t>Category</w:t>
            </w:r>
          </w:p>
          <w:p w14:paraId="402C1ADB" w14:textId="77777777" w:rsidR="00D368C9" w:rsidRPr="0099085B" w:rsidRDefault="00D368C9" w:rsidP="00C65C41">
            <w:pPr>
              <w:spacing w:line="24" w:lineRule="atLeast"/>
              <w:rPr>
                <w:b/>
              </w:rPr>
            </w:pPr>
          </w:p>
        </w:tc>
        <w:tc>
          <w:tcPr>
            <w:tcW w:w="4953" w:type="dxa"/>
            <w:tcBorders>
              <w:top w:val="single" w:sz="4" w:space="0" w:color="auto"/>
            </w:tcBorders>
          </w:tcPr>
          <w:p w14:paraId="770F2ACF" w14:textId="77777777" w:rsidR="00D368C9" w:rsidRPr="0099085B" w:rsidRDefault="00D368C9" w:rsidP="00C65C41">
            <w:pPr>
              <w:autoSpaceDE w:val="0"/>
              <w:autoSpaceDN w:val="0"/>
              <w:adjustRightInd w:val="0"/>
              <w:spacing w:line="24" w:lineRule="atLeast"/>
              <w:rPr>
                <w:rFonts w:ascii="AdvOT5fcf1b24" w:hAnsi="AdvOT5fcf1b24" w:cs="AdvOT5fcf1b24"/>
                <w:b/>
              </w:rPr>
            </w:pPr>
            <w:r w:rsidRPr="0099085B">
              <w:rPr>
                <w:rFonts w:ascii="AdvOT5fcf1b24" w:hAnsi="AdvOT5fcf1b24" w:cs="AdvOT5fcf1b24"/>
                <w:b/>
              </w:rPr>
              <w:t xml:space="preserve">Included </w:t>
            </w:r>
            <w:r w:rsidR="005C1DC8" w:rsidRPr="0099085B">
              <w:rPr>
                <w:rFonts w:ascii="AdvOT5fcf1b24" w:hAnsi="AdvOT5fcf1b24" w:cs="AdvOT5fcf1b24"/>
                <w:b/>
              </w:rPr>
              <w:t>papers</w:t>
            </w:r>
          </w:p>
        </w:tc>
        <w:tc>
          <w:tcPr>
            <w:tcW w:w="2208" w:type="dxa"/>
            <w:tcBorders>
              <w:top w:val="single" w:sz="4" w:space="0" w:color="auto"/>
            </w:tcBorders>
          </w:tcPr>
          <w:p w14:paraId="1BEA4395" w14:textId="77777777" w:rsidR="00D368C9" w:rsidRPr="0099085B" w:rsidRDefault="00721395" w:rsidP="00C65C41">
            <w:pPr>
              <w:autoSpaceDE w:val="0"/>
              <w:autoSpaceDN w:val="0"/>
              <w:adjustRightInd w:val="0"/>
              <w:spacing w:line="24" w:lineRule="atLeast"/>
              <w:rPr>
                <w:rFonts w:ascii="AdvOT5fcf1b24" w:hAnsi="AdvOT5fcf1b24" w:cs="AdvOT5fcf1b24"/>
                <w:b/>
              </w:rPr>
            </w:pPr>
            <w:proofErr w:type="spellStart"/>
            <w:r w:rsidRPr="0099085B">
              <w:rPr>
                <w:rFonts w:ascii="AdvOT5fcf1b24" w:hAnsi="AdvOT5fcf1b24" w:cs="AdvOT5fcf1b24"/>
                <w:b/>
              </w:rPr>
              <w:t>CERQual</w:t>
            </w:r>
            <w:proofErr w:type="spellEnd"/>
            <w:r w:rsidRPr="0099085B">
              <w:rPr>
                <w:rFonts w:ascii="AdvOT5fcf1b24" w:hAnsi="AdvOT5fcf1b24" w:cs="AdvOT5fcf1b24"/>
                <w:b/>
              </w:rPr>
              <w:t xml:space="preserve"> assessment</w:t>
            </w:r>
            <w:r w:rsidR="00F97AEE" w:rsidRPr="0099085B">
              <w:rPr>
                <w:rFonts w:ascii="AdvOT5fcf1b24" w:hAnsi="AdvOT5fcf1b24" w:cs="AdvOT5fcf1b24"/>
                <w:b/>
              </w:rPr>
              <w:t xml:space="preserve"> of confidence in the evidence</w:t>
            </w:r>
          </w:p>
        </w:tc>
        <w:tc>
          <w:tcPr>
            <w:tcW w:w="6297" w:type="dxa"/>
            <w:tcBorders>
              <w:top w:val="single" w:sz="4" w:space="0" w:color="auto"/>
            </w:tcBorders>
          </w:tcPr>
          <w:p w14:paraId="052F72B0" w14:textId="77777777" w:rsidR="00D368C9" w:rsidRPr="0099085B" w:rsidRDefault="00D368C9" w:rsidP="00C65C41">
            <w:pPr>
              <w:spacing w:line="24" w:lineRule="atLeast"/>
              <w:rPr>
                <w:b/>
              </w:rPr>
            </w:pPr>
            <w:r w:rsidRPr="0099085B">
              <w:rPr>
                <w:rFonts w:ascii="AdvOT5fcf1b24" w:hAnsi="AdvOT5fcf1b24" w:cs="AdvOT5fcf1b24"/>
                <w:b/>
              </w:rPr>
              <w:t xml:space="preserve">Explanation of </w:t>
            </w:r>
            <w:proofErr w:type="spellStart"/>
            <w:r w:rsidRPr="0099085B">
              <w:rPr>
                <w:rFonts w:ascii="AdvOT5fcf1b24" w:hAnsi="AdvOT5fcf1b24" w:cs="AdvOT5fcf1b24"/>
                <w:b/>
              </w:rPr>
              <w:t>CERQual</w:t>
            </w:r>
            <w:proofErr w:type="spellEnd"/>
            <w:r w:rsidRPr="0099085B">
              <w:rPr>
                <w:rFonts w:ascii="AdvOT5fcf1b24" w:hAnsi="AdvOT5fcf1b24" w:cs="AdvOT5fcf1b24"/>
                <w:b/>
              </w:rPr>
              <w:t xml:space="preserve"> assessment</w:t>
            </w:r>
          </w:p>
        </w:tc>
      </w:tr>
      <w:tr w:rsidR="00D368C9" w14:paraId="3D93379F" w14:textId="77777777" w:rsidTr="00E77B9A">
        <w:tc>
          <w:tcPr>
            <w:tcW w:w="1705" w:type="dxa"/>
          </w:tcPr>
          <w:p w14:paraId="6F3A1E45" w14:textId="77777777" w:rsidR="00D368C9" w:rsidRDefault="00D368C9" w:rsidP="00C65C41">
            <w:pPr>
              <w:spacing w:line="24" w:lineRule="atLeast"/>
            </w:pPr>
            <w:r w:rsidRPr="009F591C">
              <w:t>Disrupted workspaces and protective strategies</w:t>
            </w:r>
          </w:p>
          <w:p w14:paraId="23A822F9" w14:textId="77777777" w:rsidR="00D90F21" w:rsidRDefault="00D90F21" w:rsidP="00C65C41">
            <w:pPr>
              <w:spacing w:line="24" w:lineRule="atLeast"/>
            </w:pPr>
          </w:p>
          <w:p w14:paraId="04525F23" w14:textId="77777777" w:rsidR="00D90F21" w:rsidRPr="009F591C" w:rsidRDefault="00D90F21" w:rsidP="0054468A">
            <w:pPr>
              <w:spacing w:line="24" w:lineRule="atLeast"/>
            </w:pPr>
          </w:p>
        </w:tc>
        <w:tc>
          <w:tcPr>
            <w:tcW w:w="4953" w:type="dxa"/>
          </w:tcPr>
          <w:p w14:paraId="6718696D" w14:textId="77777777" w:rsidR="003664E3" w:rsidRPr="004C012B" w:rsidRDefault="00E77F6B" w:rsidP="00C65C41">
            <w:pPr>
              <w:spacing w:before="120" w:after="120" w:line="24" w:lineRule="atLeast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fldChar w:fldCharType="begin">
                <w:fldData xml:space="preserve">dGl0bGU+PC9wZXJpb2RpY2FsPjxwYWdlcz4yMTctMjQ1PC9wYWdlcz48dm9sdW1lPjUzPC92b2x1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</w:fldData>
              </w:fldChar>
            </w:r>
            <w:r w:rsidR="001C68E2">
              <w:rPr>
                <w:rFonts w:cs="Calibri"/>
                <w:color w:val="000000"/>
              </w:rPr>
              <w:instrText xml:space="preserve"> ADDIN EN.CITE </w:instrText>
            </w:r>
            <w:r w:rsidR="001C68E2">
              <w:rPr>
                <w:rFonts w:cs="Calibri"/>
                <w:color w:val="000000"/>
              </w:rPr>
              <w:fldChar w:fldCharType="begin">
                <w:fldData xml:space="preserve">PEVuZE5vdGU+PENpdGU+PEF1dGhvcj5BYmVsPC9BdXRob3I+PFllYXI+MjAxNDwvWWVhcj48UmVj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==
</w:fldData>
              </w:fldChar>
            </w:r>
            <w:r w:rsidR="001C68E2">
              <w:rPr>
                <w:rFonts w:cs="Calibri"/>
                <w:color w:val="000000"/>
              </w:rPr>
              <w:instrText xml:space="preserve"> ADDIN EN.CITE.DATA </w:instrText>
            </w:r>
            <w:r w:rsidR="001C68E2">
              <w:rPr>
                <w:rFonts w:cs="Calibri"/>
                <w:color w:val="000000"/>
              </w:rPr>
            </w:r>
            <w:r w:rsidR="001C68E2">
              <w:rPr>
                <w:rFonts w:cs="Calibri"/>
                <w:color w:val="000000"/>
              </w:rPr>
              <w:fldChar w:fldCharType="end"/>
            </w:r>
            <w:r w:rsidR="001C68E2">
              <w:rPr>
                <w:rFonts w:cs="Calibri"/>
                <w:color w:val="000000"/>
              </w:rPr>
              <w:fldChar w:fldCharType="begin">
                <w:fldData xml:space="preserve">cml0eTogcmljaCBmaW5kaW5ncy4gbWl4ZWQgbWV0aG9kcyByZXBvcnRzIG9uIDIgc3R1ZGllczsg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==
</w:fldData>
              </w:fldChar>
            </w:r>
            <w:r w:rsidR="001C68E2">
              <w:rPr>
                <w:rFonts w:cs="Calibri"/>
                <w:color w:val="000000"/>
              </w:rPr>
              <w:instrText xml:space="preserve"> ADDIN EN.CITE.DATA </w:instrText>
            </w:r>
            <w:r w:rsidR="001C68E2">
              <w:rPr>
                <w:rFonts w:cs="Calibri"/>
                <w:color w:val="000000"/>
              </w:rPr>
            </w:r>
            <w:r w:rsidR="001C68E2">
              <w:rPr>
                <w:rFonts w:cs="Calibri"/>
                <w:color w:val="000000"/>
              </w:rPr>
              <w:fldChar w:fldCharType="end"/>
            </w:r>
            <w:r w:rsidR="001C68E2">
              <w:rPr>
                <w:rFonts w:cs="Calibri"/>
                <w:color w:val="000000"/>
              </w:rPr>
              <w:fldChar w:fldCharType="begin">
                <w:fldData xml:space="preserve">ZWQtdXJscz48L3VybHM+PGVsZWN0cm9uaWMtcmVzb3VyY2UtbnVtPjEwLjMxMzgvY3BwLjIwMTYt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==
</w:fldData>
              </w:fldChar>
            </w:r>
            <w:r w:rsidR="001C68E2">
              <w:rPr>
                <w:rFonts w:cs="Calibri"/>
                <w:color w:val="000000"/>
              </w:rPr>
              <w:instrText xml:space="preserve"> ADDIN EN.CITE.DATA </w:instrText>
            </w:r>
            <w:r w:rsidR="001C68E2">
              <w:rPr>
                <w:rFonts w:cs="Calibri"/>
                <w:color w:val="000000"/>
              </w:rPr>
            </w:r>
            <w:r w:rsidR="001C68E2">
              <w:rPr>
                <w:rFonts w:cs="Calibri"/>
                <w:color w:val="000000"/>
              </w:rPr>
              <w:fldChar w:fldCharType="end"/>
            </w:r>
            <w:r w:rsidR="001C68E2">
              <w:rPr>
                <w:rFonts w:cs="Calibri"/>
                <w:color w:val="000000"/>
              </w:rPr>
              <w:fldChar w:fldCharType="begin">
                <w:fldData xml:space="preserve">dGl0bGU+PC9wZXJpb2RpY2FsPjxwYWdlcz4yMTctMjQ1PC9wYWdlcz48dm9sdW1lPjUzPC92b2x1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</w:fldData>
              </w:fldChar>
            </w:r>
            <w:r w:rsidR="001C68E2">
              <w:rPr>
                <w:rFonts w:cs="Calibri"/>
                <w:color w:val="000000"/>
              </w:rPr>
              <w:instrText xml:space="preserve"> ADDIN EN.CITE.DATA </w:instrText>
            </w:r>
            <w:r w:rsidR="001C68E2">
              <w:rPr>
                <w:rFonts w:cs="Calibri"/>
                <w:color w:val="000000"/>
              </w:rPr>
            </w:r>
            <w:r w:rsidR="001C68E2">
              <w:rPr>
                <w:rFonts w:cs="Calibri"/>
                <w:color w:val="000000"/>
              </w:rPr>
              <w:fldChar w:fldCharType="end"/>
            </w:r>
            <w:r>
              <w:rPr>
                <w:rFonts w:cs="Calibri"/>
                <w:color w:val="000000"/>
              </w:rPr>
            </w:r>
            <w:r>
              <w:rPr>
                <w:rFonts w:cs="Calibri"/>
                <w:color w:val="000000"/>
              </w:rPr>
              <w:fldChar w:fldCharType="separate"/>
            </w:r>
            <w:r w:rsidR="001C68E2">
              <w:rPr>
                <w:rFonts w:cs="Calibri"/>
                <w:noProof/>
                <w:color w:val="000000"/>
              </w:rPr>
              <w:t>(Abel, 2014; Anderson et al., 2016; Armstrong, 2014; Armstrong, 2015; Armstrong, 2016; Baratosy and Wendt, 2017; Benoit et al., 2016; Biradavolu et al., 2009; Brents and Hausbeck, 2005; Cepeda and Nowotny, 2014; Corriveau and Greco, 2014; Ghimire et al., 2011; Goldenberg et al., 2018; Handlovsky et al., 2012; Huang and Pan, 2014; Katsulis et al., 2010; Krusi et al., 2012; Krusi et al., 2016; Krusi et al., 2014; Levy and Jakobsson, 2014; Maher et al., 2015; Maher et al., 2011; Miller, 2002; O'Doherty, 2011; Okal et al., 2011; Pitcher and Wijers, 2014; Pyett and Warr, 1999; Ratinthorn et al., 2009; Rocha-Jimenez et al., 2017; Shannon et al., 2008; Sherman et al., 2015; Simic and Rhodes, 2009)</w:t>
            </w:r>
            <w:r>
              <w:rPr>
                <w:rFonts w:cs="Calibri"/>
                <w:color w:val="000000"/>
              </w:rPr>
              <w:fldChar w:fldCharType="end"/>
            </w:r>
          </w:p>
        </w:tc>
        <w:tc>
          <w:tcPr>
            <w:tcW w:w="2208" w:type="dxa"/>
          </w:tcPr>
          <w:p w14:paraId="2E915EC7" w14:textId="77777777" w:rsidR="0031475D" w:rsidRPr="0031475D" w:rsidRDefault="0031475D" w:rsidP="00C65C41">
            <w:pPr>
              <w:spacing w:line="24" w:lineRule="atLeast"/>
            </w:pPr>
          </w:p>
          <w:p w14:paraId="19EDCC84" w14:textId="77777777" w:rsidR="00275BC9" w:rsidRPr="00F97AEE" w:rsidRDefault="00F97AEE" w:rsidP="00C65C41">
            <w:pPr>
              <w:spacing w:line="24" w:lineRule="atLeast"/>
              <w:rPr>
                <w:b/>
              </w:rPr>
            </w:pPr>
            <w:r w:rsidRPr="00F97AEE">
              <w:rPr>
                <w:b/>
              </w:rPr>
              <w:t>High/moderate</w:t>
            </w:r>
          </w:p>
        </w:tc>
        <w:tc>
          <w:tcPr>
            <w:tcW w:w="6297" w:type="dxa"/>
          </w:tcPr>
          <w:p w14:paraId="52CB9DB9" w14:textId="77777777" w:rsidR="005605BF" w:rsidRPr="005605BF" w:rsidRDefault="0069101F" w:rsidP="0054468A">
            <w:pPr>
              <w:spacing w:after="40" w:line="24" w:lineRule="atLeast"/>
              <w:rPr>
                <w:b/>
              </w:rPr>
            </w:pPr>
            <w:r>
              <w:rPr>
                <w:b/>
              </w:rPr>
              <w:t>Moderate</w:t>
            </w:r>
            <w:r w:rsidR="0099085B">
              <w:rPr>
                <w:b/>
              </w:rPr>
              <w:t xml:space="preserve"> to high</w:t>
            </w:r>
            <w:r w:rsidR="00F97AEE">
              <w:rPr>
                <w:b/>
              </w:rPr>
              <w:t xml:space="preserve"> methodological quality</w:t>
            </w:r>
          </w:p>
          <w:p w14:paraId="686E9DC4" w14:textId="77777777" w:rsidR="00702C4F" w:rsidRPr="005605BF" w:rsidRDefault="00B174E8" w:rsidP="0054468A">
            <w:pPr>
              <w:spacing w:after="40" w:line="24" w:lineRule="atLeast"/>
              <w:rPr>
                <w:i/>
              </w:rPr>
            </w:pPr>
            <w:r w:rsidRPr="005605BF">
              <w:rPr>
                <w:i/>
              </w:rPr>
              <w:t>All studies used appropriate design, methods and ethical approach, conclusions reflected findings</w:t>
            </w:r>
            <w:r w:rsidR="00C65C41">
              <w:rPr>
                <w:i/>
              </w:rPr>
              <w:t xml:space="preserve">; a </w:t>
            </w:r>
            <w:r w:rsidR="00AC4E25" w:rsidRPr="005605BF">
              <w:rPr>
                <w:i/>
              </w:rPr>
              <w:t xml:space="preserve">sizeable minority </w:t>
            </w:r>
            <w:r w:rsidRPr="005605BF">
              <w:rPr>
                <w:i/>
              </w:rPr>
              <w:t>lacked detail over sampling and ana</w:t>
            </w:r>
            <w:r w:rsidR="00C65C41">
              <w:rPr>
                <w:i/>
              </w:rPr>
              <w:t>lysis methods; few</w:t>
            </w:r>
            <w:r w:rsidR="00702C4F" w:rsidRPr="005605BF">
              <w:rPr>
                <w:i/>
              </w:rPr>
              <w:t xml:space="preserve"> studies </w:t>
            </w:r>
            <w:r w:rsidR="00C65C41">
              <w:rPr>
                <w:i/>
              </w:rPr>
              <w:t>reflected on</w:t>
            </w:r>
            <w:r w:rsidR="00702C4F" w:rsidRPr="005605BF">
              <w:rPr>
                <w:i/>
              </w:rPr>
              <w:t xml:space="preserve"> </w:t>
            </w:r>
            <w:r w:rsidR="00C65C41">
              <w:rPr>
                <w:i/>
              </w:rPr>
              <w:t>relationship</w:t>
            </w:r>
            <w:r w:rsidR="00702C4F" w:rsidRPr="005605BF">
              <w:rPr>
                <w:i/>
              </w:rPr>
              <w:t xml:space="preserve"> between researchers and participants in detail</w:t>
            </w:r>
          </w:p>
          <w:p w14:paraId="76A7670E" w14:textId="77777777" w:rsidR="005605BF" w:rsidRPr="005605BF" w:rsidRDefault="00355A96" w:rsidP="0054468A">
            <w:pPr>
              <w:spacing w:after="40" w:line="24" w:lineRule="atLeast"/>
              <w:rPr>
                <w:b/>
              </w:rPr>
            </w:pPr>
            <w:r>
              <w:rPr>
                <w:b/>
              </w:rPr>
              <w:t>High</w:t>
            </w:r>
            <w:r w:rsidR="005605BF">
              <w:rPr>
                <w:b/>
              </w:rPr>
              <w:t xml:space="preserve"> </w:t>
            </w:r>
            <w:r w:rsidR="005605BF" w:rsidRPr="005605BF">
              <w:rPr>
                <w:b/>
              </w:rPr>
              <w:t>c</w:t>
            </w:r>
            <w:r w:rsidR="005605BF">
              <w:rPr>
                <w:b/>
              </w:rPr>
              <w:t>oherence</w:t>
            </w:r>
          </w:p>
          <w:p w14:paraId="0F2971C9" w14:textId="77777777" w:rsidR="00D90F21" w:rsidRPr="005605BF" w:rsidRDefault="003A5C21" w:rsidP="0054468A">
            <w:pPr>
              <w:spacing w:after="40" w:line="24" w:lineRule="atLeast"/>
              <w:rPr>
                <w:i/>
              </w:rPr>
            </w:pPr>
            <w:r w:rsidRPr="005605BF">
              <w:rPr>
                <w:i/>
              </w:rPr>
              <w:t xml:space="preserve">No findings </w:t>
            </w:r>
            <w:r w:rsidR="005605BF" w:rsidRPr="005605BF">
              <w:rPr>
                <w:i/>
              </w:rPr>
              <w:t>contradict the review finding</w:t>
            </w:r>
            <w:r w:rsidRPr="005605BF">
              <w:rPr>
                <w:i/>
              </w:rPr>
              <w:t xml:space="preserve">; </w:t>
            </w:r>
            <w:r w:rsidR="005605BF" w:rsidRPr="005605BF">
              <w:rPr>
                <w:i/>
              </w:rPr>
              <w:t xml:space="preserve">most </w:t>
            </w:r>
            <w:r w:rsidR="0054468A">
              <w:rPr>
                <w:i/>
              </w:rPr>
              <w:t xml:space="preserve">included studies </w:t>
            </w:r>
            <w:r w:rsidRPr="005605BF">
              <w:rPr>
                <w:i/>
              </w:rPr>
              <w:t>contribute partially but clearly</w:t>
            </w:r>
            <w:r w:rsidR="005605BF" w:rsidRPr="005605BF">
              <w:rPr>
                <w:i/>
              </w:rPr>
              <w:t xml:space="preserve"> to this category</w:t>
            </w:r>
          </w:p>
          <w:p w14:paraId="43FEDC80" w14:textId="77777777" w:rsidR="00CE0E06" w:rsidRPr="005605BF" w:rsidRDefault="005605BF" w:rsidP="0054468A">
            <w:pPr>
              <w:spacing w:after="40" w:line="24" w:lineRule="atLeast"/>
              <w:rPr>
                <w:b/>
              </w:rPr>
            </w:pPr>
            <w:r>
              <w:rPr>
                <w:b/>
              </w:rPr>
              <w:t>High</w:t>
            </w:r>
            <w:r w:rsidRPr="005605BF">
              <w:rPr>
                <w:b/>
              </w:rPr>
              <w:t xml:space="preserve"> adequacy of data</w:t>
            </w:r>
          </w:p>
          <w:p w14:paraId="235DE1FC" w14:textId="77777777" w:rsidR="00207A3E" w:rsidRPr="005605BF" w:rsidRDefault="00207A3E" w:rsidP="0054468A">
            <w:pPr>
              <w:spacing w:after="40" w:line="24" w:lineRule="atLeast"/>
              <w:rPr>
                <w:i/>
              </w:rPr>
            </w:pPr>
            <w:r w:rsidRPr="005605BF">
              <w:rPr>
                <w:i/>
              </w:rPr>
              <w:t xml:space="preserve">33 papers contribute </w:t>
            </w:r>
            <w:r w:rsidR="005605BF" w:rsidRPr="005605BF">
              <w:rPr>
                <w:i/>
              </w:rPr>
              <w:t xml:space="preserve">to this category </w:t>
            </w:r>
            <w:r w:rsidRPr="005605BF">
              <w:rPr>
                <w:i/>
              </w:rPr>
              <w:t>(15 rich data)</w:t>
            </w:r>
          </w:p>
          <w:p w14:paraId="63B33EF6" w14:textId="77777777" w:rsidR="00D368C9" w:rsidRDefault="0069101F" w:rsidP="0054468A">
            <w:pPr>
              <w:spacing w:after="40" w:line="24" w:lineRule="atLeast"/>
              <w:rPr>
                <w:b/>
              </w:rPr>
            </w:pPr>
            <w:r>
              <w:rPr>
                <w:b/>
              </w:rPr>
              <w:t>Moderate to high</w:t>
            </w:r>
            <w:r w:rsidR="005605BF">
              <w:rPr>
                <w:b/>
              </w:rPr>
              <w:t xml:space="preserve"> relevance</w:t>
            </w:r>
          </w:p>
          <w:p w14:paraId="6E8348F8" w14:textId="77777777" w:rsidR="00D90F21" w:rsidRPr="00355A96" w:rsidRDefault="00E44B41" w:rsidP="0054468A">
            <w:pPr>
              <w:spacing w:after="40" w:line="24" w:lineRule="atLeast"/>
              <w:rPr>
                <w:i/>
              </w:rPr>
            </w:pPr>
            <w:r>
              <w:rPr>
                <w:i/>
              </w:rPr>
              <w:t>Wide</w:t>
            </w:r>
            <w:r w:rsidR="005605BF" w:rsidRPr="005605BF">
              <w:rPr>
                <w:i/>
              </w:rPr>
              <w:t xml:space="preserve"> range of countries, populations &amp; legislative models, but some regions</w:t>
            </w:r>
            <w:r w:rsidR="005605BF">
              <w:rPr>
                <w:i/>
              </w:rPr>
              <w:t xml:space="preserve"> (Africa, Central/South America, Europe)</w:t>
            </w:r>
            <w:r w:rsidR="005605BF" w:rsidRPr="005605BF">
              <w:rPr>
                <w:i/>
              </w:rPr>
              <w:t xml:space="preserve"> &amp; models </w:t>
            </w:r>
            <w:r w:rsidR="005605BF">
              <w:rPr>
                <w:i/>
              </w:rPr>
              <w:t xml:space="preserve">(criminalisation of clients, decriminalisation) </w:t>
            </w:r>
            <w:r w:rsidR="005605BF" w:rsidRPr="005605BF">
              <w:rPr>
                <w:i/>
              </w:rPr>
              <w:t>underrepresented</w:t>
            </w:r>
            <w:r w:rsidR="00355A96">
              <w:rPr>
                <w:i/>
              </w:rPr>
              <w:t>,</w:t>
            </w:r>
            <w:r w:rsidR="005605BF" w:rsidRPr="005605BF">
              <w:rPr>
                <w:i/>
              </w:rPr>
              <w:t xml:space="preserve"> and few studies with trans and male sex workers</w:t>
            </w:r>
          </w:p>
        </w:tc>
      </w:tr>
      <w:tr w:rsidR="00D368C9" w14:paraId="47A7FB64" w14:textId="77777777" w:rsidTr="00E77B9A">
        <w:tc>
          <w:tcPr>
            <w:tcW w:w="1705" w:type="dxa"/>
          </w:tcPr>
          <w:p w14:paraId="53C9AD65" w14:textId="77777777" w:rsidR="00D368C9" w:rsidRDefault="009F591C" w:rsidP="00C65C41">
            <w:pPr>
              <w:spacing w:line="24" w:lineRule="atLeast"/>
            </w:pPr>
            <w:r w:rsidRPr="009F591C">
              <w:t>Institutionalising violence, coercion and extortion, and restricting access to justice</w:t>
            </w:r>
          </w:p>
          <w:p w14:paraId="7B0DE556" w14:textId="77777777" w:rsidR="00D90F21" w:rsidRDefault="00D90F21" w:rsidP="00C65C41">
            <w:pPr>
              <w:spacing w:line="24" w:lineRule="atLeast"/>
            </w:pPr>
          </w:p>
          <w:p w14:paraId="5F2418CA" w14:textId="77777777" w:rsidR="00D90F21" w:rsidRPr="009F591C" w:rsidRDefault="00D90F21" w:rsidP="0054468A">
            <w:pPr>
              <w:spacing w:line="24" w:lineRule="atLeast"/>
            </w:pPr>
          </w:p>
        </w:tc>
        <w:tc>
          <w:tcPr>
            <w:tcW w:w="4953" w:type="dxa"/>
          </w:tcPr>
          <w:p w14:paraId="06D7E3AA" w14:textId="2CFE4F64" w:rsidR="00D368C9" w:rsidRPr="00167CB7" w:rsidRDefault="00E77F6B" w:rsidP="00F70E23">
            <w:pPr>
              <w:spacing w:before="120" w:after="0" w:line="24" w:lineRule="atLeast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fldChar w:fldCharType="begin">
                <w:fldData xml:space="preserve">aWduLWtleXM+PGtleSBhcHA9IkVOIiBkYi1pZD0iZXZ3MjB0dHhmdmQwZmllc3dldnA5ZnBmZndl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</w:fldData>
              </w:fldChar>
            </w:r>
            <w:r w:rsidR="00F70E23">
              <w:rPr>
                <w:rFonts w:cs="Calibri"/>
                <w:color w:val="000000"/>
              </w:rPr>
              <w:instrText xml:space="preserve"> ADDIN EN.CITE </w:instrText>
            </w:r>
            <w:r w:rsidR="00F70E23">
              <w:rPr>
                <w:rFonts w:cs="Calibri"/>
                <w:color w:val="000000"/>
              </w:rPr>
              <w:fldChar w:fldCharType="begin">
                <w:fldData xml:space="preserve">PEVuZE5vdGU+PENpdGU+PEF1dGhvcj5TY29yZ2llPC9BdXRob3I+PFllYXI+MjAxMzwvWWVhcj48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==
</w:fldData>
              </w:fldChar>
            </w:r>
            <w:r w:rsidR="00F70E23">
              <w:rPr>
                <w:rFonts w:cs="Calibri"/>
                <w:color w:val="000000"/>
              </w:rPr>
              <w:instrText xml:space="preserve"> ADDIN EN.CITE.DATA </w:instrText>
            </w:r>
            <w:r w:rsidR="00F70E23">
              <w:rPr>
                <w:rFonts w:cs="Calibri"/>
                <w:color w:val="000000"/>
              </w:rPr>
            </w:r>
            <w:r w:rsidR="00F70E23">
              <w:rPr>
                <w:rFonts w:cs="Calibri"/>
                <w:color w:val="000000"/>
              </w:rPr>
              <w:fldChar w:fldCharType="end"/>
            </w:r>
            <w:r w:rsidR="00F70E23">
              <w:rPr>
                <w:rFonts w:cs="Calibri"/>
                <w:color w:val="000000"/>
              </w:rPr>
              <w:fldChar w:fldCharType="begin">
                <w:fldData xml:space="preserve">YWJhc2UtbmFtZT48cmVtb3RlLWRhdGFiYXNlLXByb3ZpZGVyPkVCU0NPaG9zdDwvcmVtb3RlLWRh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==
</w:fldData>
              </w:fldChar>
            </w:r>
            <w:r w:rsidR="00F70E23">
              <w:rPr>
                <w:rFonts w:cs="Calibri"/>
                <w:color w:val="000000"/>
              </w:rPr>
              <w:instrText xml:space="preserve"> ADDIN EN.CITE.DATA </w:instrText>
            </w:r>
            <w:r w:rsidR="00F70E23">
              <w:rPr>
                <w:rFonts w:cs="Calibri"/>
                <w:color w:val="000000"/>
              </w:rPr>
            </w:r>
            <w:r w:rsidR="00F70E23">
              <w:rPr>
                <w:rFonts w:cs="Calibri"/>
                <w:color w:val="000000"/>
              </w:rPr>
              <w:fldChar w:fldCharType="end"/>
            </w:r>
            <w:r w:rsidR="00F70E23">
              <w:rPr>
                <w:rFonts w:cs="Calibri"/>
                <w:color w:val="000000"/>
              </w:rPr>
              <w:fldChar w:fldCharType="begin">
                <w:fldData xml:space="preserve">eXM+PHJlZi10eXBlIG5hbWU9IkpvdXJuYWwgQXJ0aWNsZSI+MTc8L3JlZi10eXBlPjxjb250cmli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==
</w:fldData>
              </w:fldChar>
            </w:r>
            <w:r w:rsidR="00F70E23">
              <w:rPr>
                <w:rFonts w:cs="Calibri"/>
                <w:color w:val="000000"/>
              </w:rPr>
              <w:instrText xml:space="preserve"> ADDIN EN.CITE.DATA </w:instrText>
            </w:r>
            <w:r w:rsidR="00F70E23">
              <w:rPr>
                <w:rFonts w:cs="Calibri"/>
                <w:color w:val="000000"/>
              </w:rPr>
            </w:r>
            <w:r w:rsidR="00F70E23">
              <w:rPr>
                <w:rFonts w:cs="Calibri"/>
                <w:color w:val="000000"/>
              </w:rPr>
              <w:fldChar w:fldCharType="end"/>
            </w:r>
            <w:r w:rsidR="00F70E23">
              <w:rPr>
                <w:rFonts w:cs="Calibri"/>
                <w:color w:val="000000"/>
              </w:rPr>
              <w:fldChar w:fldCharType="begin">
                <w:fldData xml:space="preserve">bGU+PC90aXRsZXM+PHBlcmlvZGljYWw+PGZ1bGwtdGl0bGU+QUlEUyBDYXJlPC9mdWxsLXRpdGxl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==
</w:fldData>
              </w:fldChar>
            </w:r>
            <w:r w:rsidR="00F70E23">
              <w:rPr>
                <w:rFonts w:cs="Calibri"/>
                <w:color w:val="000000"/>
              </w:rPr>
              <w:instrText xml:space="preserve"> ADDIN EN.CITE.DATA </w:instrText>
            </w:r>
            <w:r w:rsidR="00F70E23">
              <w:rPr>
                <w:rFonts w:cs="Calibri"/>
                <w:color w:val="000000"/>
              </w:rPr>
            </w:r>
            <w:r w:rsidR="00F70E23">
              <w:rPr>
                <w:rFonts w:cs="Calibri"/>
                <w:color w:val="000000"/>
              </w:rPr>
              <w:fldChar w:fldCharType="end"/>
            </w:r>
            <w:r w:rsidR="00F70E23">
              <w:rPr>
                <w:rFonts w:cs="Calibri"/>
                <w:color w:val="000000"/>
              </w:rPr>
              <w:fldChar w:fldCharType="begin">
                <w:fldData xml:space="preserve">L3ZvbHVtZT48bnVtYmVyPjQ8L251bWJlcj48a2V5d29yZHM+PGtleXdvcmQ+UG9saWNlIC0tIEV2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==
</w:fldData>
              </w:fldChar>
            </w:r>
            <w:r w:rsidR="00F70E23">
              <w:rPr>
                <w:rFonts w:cs="Calibri"/>
                <w:color w:val="000000"/>
              </w:rPr>
              <w:instrText xml:space="preserve"> ADDIN EN.CITE.DATA </w:instrText>
            </w:r>
            <w:r w:rsidR="00F70E23">
              <w:rPr>
                <w:rFonts w:cs="Calibri"/>
                <w:color w:val="000000"/>
              </w:rPr>
            </w:r>
            <w:r w:rsidR="00F70E23">
              <w:rPr>
                <w:rFonts w:cs="Calibri"/>
                <w:color w:val="000000"/>
              </w:rPr>
              <w:fldChar w:fldCharType="end"/>
            </w:r>
            <w:r w:rsidR="00F70E23">
              <w:rPr>
                <w:rFonts w:cs="Calibri"/>
                <w:color w:val="000000"/>
              </w:rPr>
              <w:fldChar w:fldCharType="begin">
                <w:fldData xml:space="preserve">aWduLWtleXM+PHJlZi10eXBlIG5hbWU9IkpvdXJuYWwgQXJ0aWNsZSI+MTc8L3JlZi10eXBlPjxj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==
</w:fldData>
              </w:fldChar>
            </w:r>
            <w:r w:rsidR="00F70E23">
              <w:rPr>
                <w:rFonts w:cs="Calibri"/>
                <w:color w:val="000000"/>
              </w:rPr>
              <w:instrText xml:space="preserve"> ADDIN EN.CITE.DATA </w:instrText>
            </w:r>
            <w:r w:rsidR="00F70E23">
              <w:rPr>
                <w:rFonts w:cs="Calibri"/>
                <w:color w:val="000000"/>
              </w:rPr>
            </w:r>
            <w:r w:rsidR="00F70E23">
              <w:rPr>
                <w:rFonts w:cs="Calibri"/>
                <w:color w:val="000000"/>
              </w:rPr>
              <w:fldChar w:fldCharType="end"/>
            </w:r>
            <w:r w:rsidR="00F70E23">
              <w:rPr>
                <w:rFonts w:cs="Calibri"/>
                <w:color w:val="000000"/>
              </w:rPr>
              <w:fldChar w:fldCharType="begin">
                <w:fldData xml:space="preserve">eXdvcmQ+PGtleXdvcmQ+aW5mZWN0aW9uIHJpc2s8L2tleXdvcmQ+PGtleXdvcmQ+bmF0aW9uYWwg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==
</w:fldData>
              </w:fldChar>
            </w:r>
            <w:r w:rsidR="00F70E23">
              <w:rPr>
                <w:rFonts w:cs="Calibri"/>
                <w:color w:val="000000"/>
              </w:rPr>
              <w:instrText xml:space="preserve"> ADDIN EN.CITE.DATA </w:instrText>
            </w:r>
            <w:r w:rsidR="00F70E23">
              <w:rPr>
                <w:rFonts w:cs="Calibri"/>
                <w:color w:val="000000"/>
              </w:rPr>
            </w:r>
            <w:r w:rsidR="00F70E23">
              <w:rPr>
                <w:rFonts w:cs="Calibri"/>
                <w:color w:val="000000"/>
              </w:rPr>
              <w:fldChar w:fldCharType="end"/>
            </w:r>
            <w:r w:rsidR="00F70E23">
              <w:rPr>
                <w:rFonts w:cs="Calibri"/>
                <w:color w:val="000000"/>
              </w:rPr>
              <w:fldChar w:fldCharType="begin">
                <w:fldData xml:space="preserve">OTc8L2tleT48a2V5IGFwcD0iRU5XZWIiIGRiLWlkPSIiPjA8L2tleT48L2ZvcmVpZ24ta2V5cz48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==
</w:fldData>
              </w:fldChar>
            </w:r>
            <w:r w:rsidR="00F70E23">
              <w:rPr>
                <w:rFonts w:cs="Calibri"/>
                <w:color w:val="000000"/>
              </w:rPr>
              <w:instrText xml:space="preserve"> ADDIN EN.CITE.DATA </w:instrText>
            </w:r>
            <w:r w:rsidR="00F70E23">
              <w:rPr>
                <w:rFonts w:cs="Calibri"/>
                <w:color w:val="000000"/>
              </w:rPr>
            </w:r>
            <w:r w:rsidR="00F70E23">
              <w:rPr>
                <w:rFonts w:cs="Calibri"/>
                <w:color w:val="000000"/>
              </w:rPr>
              <w:fldChar w:fldCharType="end"/>
            </w:r>
            <w:r w:rsidR="00F70E23">
              <w:rPr>
                <w:rFonts w:cs="Calibri"/>
                <w:color w:val="000000"/>
              </w:rPr>
              <w:fldChar w:fldCharType="begin">
                <w:fldData xml:space="preserve">L1llYXI+PFJlY051bT4yOTU8L1JlY051bT48cmVjb3JkPjxyZWMtbnVtYmVyPjI5NTwvcmVjLW51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==
</w:fldData>
              </w:fldChar>
            </w:r>
            <w:r w:rsidR="00F70E23">
              <w:rPr>
                <w:rFonts w:cs="Calibri"/>
                <w:color w:val="000000"/>
              </w:rPr>
              <w:instrText xml:space="preserve"> ADDIN EN.CITE.DATA </w:instrText>
            </w:r>
            <w:r w:rsidR="00F70E23">
              <w:rPr>
                <w:rFonts w:cs="Calibri"/>
                <w:color w:val="000000"/>
              </w:rPr>
            </w:r>
            <w:r w:rsidR="00F70E23">
              <w:rPr>
                <w:rFonts w:cs="Calibri"/>
                <w:color w:val="000000"/>
              </w:rPr>
              <w:fldChar w:fldCharType="end"/>
            </w:r>
            <w:r w:rsidR="00F70E23">
              <w:rPr>
                <w:rFonts w:cs="Calibri"/>
                <w:color w:val="000000"/>
              </w:rPr>
              <w:fldChar w:fldCharType="begin">
                <w:fldData xml:space="preserve">bmFsIG9mIEltbWlncmFudCBhbmQgTWlub3JpdHkgSGVhbHRoPC9zZWNvbmRhcnktdGl0bGU+PC90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==
</w:fldData>
              </w:fldChar>
            </w:r>
            <w:r w:rsidR="00F70E23">
              <w:rPr>
                <w:rFonts w:cs="Calibri"/>
                <w:color w:val="000000"/>
              </w:rPr>
              <w:instrText xml:space="preserve"> ADDIN EN.CITE.DATA </w:instrText>
            </w:r>
            <w:r w:rsidR="00F70E23">
              <w:rPr>
                <w:rFonts w:cs="Calibri"/>
                <w:color w:val="000000"/>
              </w:rPr>
            </w:r>
            <w:r w:rsidR="00F70E23">
              <w:rPr>
                <w:rFonts w:cs="Calibri"/>
                <w:color w:val="000000"/>
              </w:rPr>
              <w:fldChar w:fldCharType="end"/>
            </w:r>
            <w:r w:rsidR="00F70E23">
              <w:rPr>
                <w:rFonts w:cs="Calibri"/>
                <w:color w:val="000000"/>
              </w:rPr>
              <w:fldChar w:fldCharType="begin">
                <w:fldData xml:space="preserve">aWduLWtleXM+PGtleSBhcHA9IkVOIiBkYi1pZD0iZXZ3MjB0dHhmdmQwZmllc3dldnA5ZnBmZndl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</w:fldData>
              </w:fldChar>
            </w:r>
            <w:r w:rsidR="00F70E23">
              <w:rPr>
                <w:rFonts w:cs="Calibri"/>
                <w:color w:val="000000"/>
              </w:rPr>
              <w:instrText xml:space="preserve"> ADDIN EN.CITE.DATA </w:instrText>
            </w:r>
            <w:r w:rsidR="00F70E23">
              <w:rPr>
                <w:rFonts w:cs="Calibri"/>
                <w:color w:val="000000"/>
              </w:rPr>
            </w:r>
            <w:r w:rsidR="00F70E23">
              <w:rPr>
                <w:rFonts w:cs="Calibri"/>
                <w:color w:val="000000"/>
              </w:rPr>
              <w:fldChar w:fldCharType="end"/>
            </w:r>
            <w:r>
              <w:rPr>
                <w:rFonts w:cs="Calibri"/>
                <w:color w:val="000000"/>
              </w:rPr>
            </w:r>
            <w:r>
              <w:rPr>
                <w:rFonts w:cs="Calibri"/>
                <w:color w:val="000000"/>
              </w:rPr>
              <w:fldChar w:fldCharType="separate"/>
            </w:r>
            <w:r w:rsidR="00F70E23">
              <w:rPr>
                <w:rFonts w:cs="Calibri"/>
                <w:noProof/>
                <w:color w:val="000000"/>
              </w:rPr>
              <w:t xml:space="preserve">(Abel, 2014; Armstrong, 2014; Armstrong, 2015; Armstrong, 2016; Baratosy and Wendt, 2017; Benoit et al., 2016; Biradavolu et al., 2009; Cepeda and Nowotny, 2014; Corriveau and Greco, 2014; Dewey and St Germain, 2014; Ediomo-Ubong, 2012; Foley and Nguer, 2010; Ghimire et al., 2011; Goldenberg et al., 2018; Gulcur and Ilkkaracan, 2002; Huang and Pan, 2014; Karim et al., 1995; Katsulis et al., 2010; Kiernan et al., 2016; Krusi et al., 2016; Krusi et al., 2014; Levy and Jakobsson, 2014; Lutnick and Cohan, 2009; Lyons et al., 2017; Maher et al., 2015; Mayhew et al., 2009; Miller, 2002; Nichols, 2010; O'Doherty, 2011; Okal et al., 2011; Pyett and Warr, 1999; Ratinthorn et al., 2009; Rhodes et al., 2008; </w:t>
            </w:r>
            <w:r w:rsidR="00F70E23">
              <w:rPr>
                <w:rFonts w:cs="Calibri"/>
                <w:noProof/>
                <w:color w:val="000000"/>
              </w:rPr>
              <w:lastRenderedPageBreak/>
              <w:t>Rocha-Jimenez et al., 2017; Scorgie et al., 2013; Sherman et al., 2015; Simic and Rhodes, 2009; Wong et al., 2011)</w:t>
            </w:r>
            <w:r>
              <w:rPr>
                <w:rFonts w:cs="Calibri"/>
                <w:color w:val="000000"/>
              </w:rPr>
              <w:fldChar w:fldCharType="end"/>
            </w:r>
          </w:p>
        </w:tc>
        <w:tc>
          <w:tcPr>
            <w:tcW w:w="2208" w:type="dxa"/>
          </w:tcPr>
          <w:p w14:paraId="2345A1EA" w14:textId="77777777" w:rsidR="003A52C7" w:rsidRDefault="003A52C7" w:rsidP="00C65C41">
            <w:pPr>
              <w:spacing w:line="24" w:lineRule="atLeast"/>
              <w:rPr>
                <w:highlight w:val="yellow"/>
              </w:rPr>
            </w:pPr>
          </w:p>
          <w:p w14:paraId="4161477A" w14:textId="77777777" w:rsidR="00B820F8" w:rsidRDefault="00B820F8" w:rsidP="00C65C41">
            <w:pPr>
              <w:spacing w:line="24" w:lineRule="atLeast"/>
              <w:rPr>
                <w:highlight w:val="yellow"/>
              </w:rPr>
            </w:pPr>
          </w:p>
          <w:p w14:paraId="4BFFF95F" w14:textId="77777777" w:rsidR="00B820F8" w:rsidRPr="00E6567B" w:rsidRDefault="00F97AEE" w:rsidP="00C65C41">
            <w:pPr>
              <w:spacing w:line="24" w:lineRule="atLeast"/>
              <w:rPr>
                <w:highlight w:val="yellow"/>
              </w:rPr>
            </w:pPr>
            <w:r w:rsidRPr="00F97AEE">
              <w:rPr>
                <w:b/>
              </w:rPr>
              <w:t>High/moderate</w:t>
            </w:r>
          </w:p>
        </w:tc>
        <w:tc>
          <w:tcPr>
            <w:tcW w:w="6297" w:type="dxa"/>
          </w:tcPr>
          <w:p w14:paraId="360E9A7D" w14:textId="77777777" w:rsidR="00F97AEE" w:rsidRPr="005605BF" w:rsidRDefault="0099085B" w:rsidP="0054468A">
            <w:pPr>
              <w:spacing w:after="40" w:line="24" w:lineRule="atLeast"/>
              <w:rPr>
                <w:b/>
              </w:rPr>
            </w:pPr>
            <w:r>
              <w:rPr>
                <w:b/>
              </w:rPr>
              <w:t>Moderate to high</w:t>
            </w:r>
            <w:r w:rsidR="00F97AEE">
              <w:rPr>
                <w:b/>
              </w:rPr>
              <w:t xml:space="preserve"> methodological quality</w:t>
            </w:r>
          </w:p>
          <w:p w14:paraId="6949733E" w14:textId="77777777" w:rsidR="00C65C41" w:rsidRPr="00C65C41" w:rsidRDefault="0013185B" w:rsidP="0054468A">
            <w:pPr>
              <w:spacing w:after="40" w:line="24" w:lineRule="atLeast"/>
              <w:rPr>
                <w:i/>
              </w:rPr>
            </w:pPr>
            <w:r w:rsidRPr="00355A96">
              <w:rPr>
                <w:i/>
              </w:rPr>
              <w:t>All studies used appropriate design, methods and ethical approach, conclusions reflected findings</w:t>
            </w:r>
            <w:r w:rsidR="00C65C41">
              <w:rPr>
                <w:i/>
              </w:rPr>
              <w:t>; a</w:t>
            </w:r>
            <w:r w:rsidRPr="00355A96">
              <w:rPr>
                <w:i/>
              </w:rPr>
              <w:t xml:space="preserve"> sizeable minority lacked detail over sampling and ana</w:t>
            </w:r>
            <w:r w:rsidR="00C65C41">
              <w:rPr>
                <w:i/>
              </w:rPr>
              <w:t>lysis methods; few</w:t>
            </w:r>
            <w:r w:rsidR="00C65C41" w:rsidRPr="005605BF">
              <w:rPr>
                <w:i/>
              </w:rPr>
              <w:t xml:space="preserve"> studies </w:t>
            </w:r>
            <w:r w:rsidR="00C65C41">
              <w:rPr>
                <w:i/>
              </w:rPr>
              <w:t>reflected on</w:t>
            </w:r>
            <w:r w:rsidR="00C65C41" w:rsidRPr="005605BF">
              <w:rPr>
                <w:i/>
              </w:rPr>
              <w:t xml:space="preserve"> </w:t>
            </w:r>
            <w:r w:rsidR="00C65C41">
              <w:rPr>
                <w:i/>
              </w:rPr>
              <w:t>relationship</w:t>
            </w:r>
            <w:r w:rsidR="00C65C41" w:rsidRPr="005605BF">
              <w:rPr>
                <w:i/>
              </w:rPr>
              <w:t xml:space="preserve"> between researchers and participants in detail</w:t>
            </w:r>
            <w:r w:rsidR="00C65C41" w:rsidRPr="00355A96">
              <w:rPr>
                <w:b/>
              </w:rPr>
              <w:t xml:space="preserve"> </w:t>
            </w:r>
          </w:p>
          <w:p w14:paraId="41D6F674" w14:textId="77777777" w:rsidR="00D90F21" w:rsidRPr="00355A96" w:rsidRDefault="00355A96" w:rsidP="0054468A">
            <w:pPr>
              <w:spacing w:after="40" w:line="24" w:lineRule="atLeast"/>
              <w:rPr>
                <w:b/>
              </w:rPr>
            </w:pPr>
            <w:r w:rsidRPr="00355A96">
              <w:rPr>
                <w:b/>
              </w:rPr>
              <w:t>High coherence</w:t>
            </w:r>
          </w:p>
          <w:p w14:paraId="6EB98D50" w14:textId="77777777" w:rsidR="00355A96" w:rsidRPr="005605BF" w:rsidRDefault="00355A96" w:rsidP="0054468A">
            <w:pPr>
              <w:spacing w:after="40" w:line="24" w:lineRule="atLeast"/>
              <w:rPr>
                <w:i/>
              </w:rPr>
            </w:pPr>
            <w:r w:rsidRPr="005605BF">
              <w:rPr>
                <w:i/>
              </w:rPr>
              <w:t xml:space="preserve">No findings contradict the review finding; most </w:t>
            </w:r>
            <w:r>
              <w:rPr>
                <w:i/>
              </w:rPr>
              <w:t xml:space="preserve">included studies </w:t>
            </w:r>
            <w:r w:rsidRPr="005605BF">
              <w:rPr>
                <w:i/>
              </w:rPr>
              <w:t>contribute partially but clearly to this category</w:t>
            </w:r>
          </w:p>
          <w:p w14:paraId="5F6F39B6" w14:textId="77777777" w:rsidR="00D90F21" w:rsidRPr="00E44B41" w:rsidRDefault="00E44B41" w:rsidP="0054468A">
            <w:pPr>
              <w:spacing w:after="40" w:line="24" w:lineRule="atLeast"/>
              <w:rPr>
                <w:b/>
              </w:rPr>
            </w:pPr>
            <w:r w:rsidRPr="00E44B41">
              <w:rPr>
                <w:b/>
              </w:rPr>
              <w:t>High adequacy of data</w:t>
            </w:r>
          </w:p>
          <w:p w14:paraId="4905DA80" w14:textId="77777777" w:rsidR="00557E01" w:rsidRPr="00E44B41" w:rsidRDefault="00882CE1" w:rsidP="0054468A">
            <w:pPr>
              <w:spacing w:after="40" w:line="24" w:lineRule="atLeast"/>
              <w:rPr>
                <w:i/>
              </w:rPr>
            </w:pPr>
            <w:r w:rsidRPr="00E44B41">
              <w:rPr>
                <w:i/>
              </w:rPr>
              <w:t>39 papers contribute</w:t>
            </w:r>
            <w:r w:rsidR="005605BF" w:rsidRPr="00E44B41">
              <w:rPr>
                <w:i/>
              </w:rPr>
              <w:t xml:space="preserve"> to this category</w:t>
            </w:r>
            <w:r w:rsidRPr="00E44B41">
              <w:rPr>
                <w:i/>
              </w:rPr>
              <w:t xml:space="preserve"> (</w:t>
            </w:r>
            <w:r w:rsidR="00557E01" w:rsidRPr="00E44B41">
              <w:rPr>
                <w:i/>
              </w:rPr>
              <w:t xml:space="preserve">19 </w:t>
            </w:r>
            <w:r w:rsidRPr="00E44B41">
              <w:rPr>
                <w:i/>
              </w:rPr>
              <w:t>rich data</w:t>
            </w:r>
            <w:r w:rsidR="00557E01" w:rsidRPr="00E44B41">
              <w:rPr>
                <w:i/>
              </w:rPr>
              <w:t>)</w:t>
            </w:r>
          </w:p>
          <w:p w14:paraId="009C431C" w14:textId="77777777" w:rsidR="00E44B41" w:rsidRDefault="0069101F" w:rsidP="0054468A">
            <w:pPr>
              <w:spacing w:after="40" w:line="24" w:lineRule="atLeast"/>
              <w:rPr>
                <w:b/>
              </w:rPr>
            </w:pPr>
            <w:r>
              <w:rPr>
                <w:b/>
              </w:rPr>
              <w:t>Moderate to high</w:t>
            </w:r>
            <w:r w:rsidR="00E44B41">
              <w:rPr>
                <w:b/>
              </w:rPr>
              <w:t xml:space="preserve"> relevance</w:t>
            </w:r>
          </w:p>
          <w:p w14:paraId="05C73E26" w14:textId="77777777" w:rsidR="00207A3E" w:rsidRPr="00E44B41" w:rsidRDefault="00E44B41" w:rsidP="0054468A">
            <w:pPr>
              <w:spacing w:after="40" w:line="24" w:lineRule="atLeast"/>
              <w:rPr>
                <w:b/>
                <w:highlight w:val="yellow"/>
                <w:u w:val="single"/>
              </w:rPr>
            </w:pPr>
            <w:r w:rsidRPr="005605BF">
              <w:rPr>
                <w:i/>
              </w:rPr>
              <w:t xml:space="preserve"> </w:t>
            </w:r>
            <w:r>
              <w:rPr>
                <w:i/>
              </w:rPr>
              <w:t xml:space="preserve">Very wide </w:t>
            </w:r>
            <w:r w:rsidRPr="005605BF">
              <w:rPr>
                <w:i/>
              </w:rPr>
              <w:t>range of countries, populations &amp; legislative models, but some regions</w:t>
            </w:r>
            <w:r>
              <w:rPr>
                <w:i/>
              </w:rPr>
              <w:t xml:space="preserve"> (Central/South America, Europe)</w:t>
            </w:r>
            <w:r w:rsidRPr="005605BF">
              <w:rPr>
                <w:i/>
              </w:rPr>
              <w:t xml:space="preserve"> &amp; models </w:t>
            </w:r>
            <w:r>
              <w:rPr>
                <w:i/>
              </w:rPr>
              <w:lastRenderedPageBreak/>
              <w:t xml:space="preserve">(criminalisation of clients, decriminalisation) </w:t>
            </w:r>
            <w:r w:rsidRPr="005605BF">
              <w:rPr>
                <w:i/>
              </w:rPr>
              <w:t>underrepresented</w:t>
            </w:r>
            <w:r>
              <w:rPr>
                <w:i/>
              </w:rPr>
              <w:t>,</w:t>
            </w:r>
            <w:r w:rsidRPr="005605BF">
              <w:rPr>
                <w:i/>
              </w:rPr>
              <w:t xml:space="preserve"> and few studies with trans and male sex workers</w:t>
            </w:r>
            <w:r w:rsidR="00207A3E">
              <w:t xml:space="preserve"> </w:t>
            </w:r>
          </w:p>
        </w:tc>
      </w:tr>
      <w:tr w:rsidR="00D368C9" w14:paraId="3F1F97AA" w14:textId="77777777" w:rsidTr="00E77B9A">
        <w:tc>
          <w:tcPr>
            <w:tcW w:w="1705" w:type="dxa"/>
          </w:tcPr>
          <w:p w14:paraId="12640A86" w14:textId="77777777" w:rsidR="00D368C9" w:rsidRDefault="009F591C" w:rsidP="00C65C41">
            <w:pPr>
              <w:spacing w:line="24" w:lineRule="atLeast"/>
            </w:pPr>
            <w:r w:rsidRPr="009F591C">
              <w:rPr>
                <w:rFonts w:cs="Calibri"/>
                <w:color w:val="000000"/>
              </w:rPr>
              <w:lastRenderedPageBreak/>
              <w:t>Reproducing</w:t>
            </w:r>
            <w:r w:rsidRPr="009F591C">
              <w:t xml:space="preserve"> multiple stigmas and inequalities</w:t>
            </w:r>
          </w:p>
          <w:p w14:paraId="22F46D14" w14:textId="77777777" w:rsidR="00D90F21" w:rsidRDefault="00D90F21" w:rsidP="00C65C41">
            <w:pPr>
              <w:spacing w:line="24" w:lineRule="atLeast"/>
            </w:pPr>
          </w:p>
          <w:p w14:paraId="16096D2A" w14:textId="77777777" w:rsidR="00D90F21" w:rsidRPr="009F591C" w:rsidRDefault="00D90F21" w:rsidP="0054468A">
            <w:pPr>
              <w:spacing w:line="24" w:lineRule="atLeast"/>
            </w:pPr>
          </w:p>
        </w:tc>
        <w:tc>
          <w:tcPr>
            <w:tcW w:w="4953" w:type="dxa"/>
          </w:tcPr>
          <w:p w14:paraId="02AD9005" w14:textId="77777777" w:rsidR="00D368C9" w:rsidRPr="004C012B" w:rsidRDefault="004C012B" w:rsidP="00C65C41">
            <w:pPr>
              <w:autoSpaceDE w:val="0"/>
              <w:autoSpaceDN w:val="0"/>
              <w:adjustRightInd w:val="0"/>
              <w:spacing w:before="120" w:after="120" w:line="24" w:lineRule="atLeast"/>
            </w:pPr>
            <w:r>
              <w:rPr>
                <w:rFonts w:cs="Calibri"/>
                <w:color w:val="000000"/>
              </w:rPr>
              <w:fldChar w:fldCharType="begin">
                <w:fldData xml:space="preserve">a3BsYWNlIFZpb2xlbmNlIGluIFRpanVhbmEsIE1leGljbzwvdGl0bGU+PHNlY29uZGFyeS10aXRs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</w:fldData>
              </w:fldChar>
            </w:r>
            <w:r w:rsidR="001C68E2">
              <w:rPr>
                <w:rFonts w:cs="Calibri"/>
                <w:color w:val="000000"/>
              </w:rPr>
              <w:instrText xml:space="preserve"> ADDIN EN.CITE </w:instrText>
            </w:r>
            <w:r w:rsidR="001C68E2">
              <w:rPr>
                <w:rFonts w:cs="Calibri"/>
                <w:color w:val="000000"/>
              </w:rPr>
              <w:fldChar w:fldCharType="begin">
                <w:fldData xml:space="preserve">PEVuZE5vdGU+PENpdGU+PEF1dGhvcj5OaWNob2xzPC9BdXRob3I+PFllYXI+MjAxMDwvWWVhcj48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==
</w:fldData>
              </w:fldChar>
            </w:r>
            <w:r w:rsidR="001C68E2">
              <w:rPr>
                <w:rFonts w:cs="Calibri"/>
                <w:color w:val="000000"/>
              </w:rPr>
              <w:instrText xml:space="preserve"> ADDIN EN.CITE.DATA </w:instrText>
            </w:r>
            <w:r w:rsidR="001C68E2">
              <w:rPr>
                <w:rFonts w:cs="Calibri"/>
                <w:color w:val="000000"/>
              </w:rPr>
            </w:r>
            <w:r w:rsidR="001C68E2">
              <w:rPr>
                <w:rFonts w:cs="Calibri"/>
                <w:color w:val="000000"/>
              </w:rPr>
              <w:fldChar w:fldCharType="end"/>
            </w:r>
            <w:r w:rsidR="001C68E2">
              <w:rPr>
                <w:rFonts w:cs="Calibri"/>
                <w:color w:val="000000"/>
              </w:rPr>
              <w:fldChar w:fldCharType="begin">
                <w:fldData xml:space="preserve">c3Npb24tbnVtPjEwOTgxMDE3My4gTGFuZ3VhZ2U6IEVuZ2xpc2guIEVudHJ5IERhdGU6IDIwMTUw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==
</w:fldData>
              </w:fldChar>
            </w:r>
            <w:r w:rsidR="001C68E2">
              <w:rPr>
                <w:rFonts w:cs="Calibri"/>
                <w:color w:val="000000"/>
              </w:rPr>
              <w:instrText xml:space="preserve"> ADDIN EN.CITE.DATA </w:instrText>
            </w:r>
            <w:r w:rsidR="001C68E2">
              <w:rPr>
                <w:rFonts w:cs="Calibri"/>
                <w:color w:val="000000"/>
              </w:rPr>
            </w:r>
            <w:r w:rsidR="001C68E2">
              <w:rPr>
                <w:rFonts w:cs="Calibri"/>
                <w:color w:val="000000"/>
              </w:rPr>
              <w:fldChar w:fldCharType="end"/>
            </w:r>
            <w:r w:rsidR="001C68E2">
              <w:rPr>
                <w:rFonts w:cs="Calibri"/>
                <w:color w:val="000000"/>
              </w:rPr>
              <w:fldChar w:fldCharType="begin">
                <w:fldData xml:space="preserve">cz48cmVtb3RlLWRhdGFiYXNlLW5hbWU+cnpoPC9yZW1vdGUtZGF0YWJhc2UtbmFtZT48cmVtb3Rl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==
</w:fldData>
              </w:fldChar>
            </w:r>
            <w:r w:rsidR="001C68E2">
              <w:rPr>
                <w:rFonts w:cs="Calibri"/>
                <w:color w:val="000000"/>
              </w:rPr>
              <w:instrText xml:space="preserve"> ADDIN EN.CITE.DATA </w:instrText>
            </w:r>
            <w:r w:rsidR="001C68E2">
              <w:rPr>
                <w:rFonts w:cs="Calibri"/>
                <w:color w:val="000000"/>
              </w:rPr>
            </w:r>
            <w:r w:rsidR="001C68E2">
              <w:rPr>
                <w:rFonts w:cs="Calibri"/>
                <w:color w:val="000000"/>
              </w:rPr>
              <w:fldChar w:fldCharType="end"/>
            </w:r>
            <w:r w:rsidR="001C68E2">
              <w:rPr>
                <w:rFonts w:cs="Calibri"/>
                <w:color w:val="000000"/>
              </w:rPr>
              <w:fldChar w:fldCharType="begin">
                <w:fldData xml:space="preserve">ZWwlMkMrQS4lM0JMYWxqaSUyQytOLiUzQkhhd2tlcyUyQytTLiUzQyUyRmF1dGhvciUzRSUzQ0FO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==
</w:fldData>
              </w:fldChar>
            </w:r>
            <w:r w:rsidR="001C68E2">
              <w:rPr>
                <w:rFonts w:cs="Calibri"/>
                <w:color w:val="000000"/>
              </w:rPr>
              <w:instrText xml:space="preserve"> ADDIN EN.CITE.DATA </w:instrText>
            </w:r>
            <w:r w:rsidR="001C68E2">
              <w:rPr>
                <w:rFonts w:cs="Calibri"/>
                <w:color w:val="000000"/>
              </w:rPr>
            </w:r>
            <w:r w:rsidR="001C68E2">
              <w:rPr>
                <w:rFonts w:cs="Calibri"/>
                <w:color w:val="000000"/>
              </w:rPr>
              <w:fldChar w:fldCharType="end"/>
            </w:r>
            <w:r w:rsidR="001C68E2">
              <w:rPr>
                <w:rFonts w:cs="Calibri"/>
                <w:color w:val="000000"/>
              </w:rPr>
              <w:fldChar w:fldCharType="begin">
                <w:fldData xml:space="preserve">a3BsYWNlIFZpb2xlbmNlIGluIFRpanVhbmEsIE1leGljbzwvdGl0bGU+PHNlY29uZGFyeS10aXRs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</w:fldData>
              </w:fldChar>
            </w:r>
            <w:r w:rsidR="001C68E2">
              <w:rPr>
                <w:rFonts w:cs="Calibri"/>
                <w:color w:val="000000"/>
              </w:rPr>
              <w:instrText xml:space="preserve"> ADDIN EN.CITE.DATA </w:instrText>
            </w:r>
            <w:r w:rsidR="001C68E2">
              <w:rPr>
                <w:rFonts w:cs="Calibri"/>
                <w:color w:val="000000"/>
              </w:rPr>
            </w:r>
            <w:r w:rsidR="001C68E2">
              <w:rPr>
                <w:rFonts w:cs="Calibri"/>
                <w:color w:val="000000"/>
              </w:rPr>
              <w:fldChar w:fldCharType="end"/>
            </w:r>
            <w:r>
              <w:rPr>
                <w:rFonts w:cs="Calibri"/>
                <w:color w:val="000000"/>
              </w:rPr>
            </w:r>
            <w:r>
              <w:rPr>
                <w:rFonts w:cs="Calibri"/>
                <w:color w:val="000000"/>
              </w:rPr>
              <w:fldChar w:fldCharType="separate"/>
            </w:r>
            <w:r w:rsidR="001C68E2">
              <w:rPr>
                <w:rFonts w:cs="Calibri"/>
                <w:noProof/>
                <w:color w:val="000000"/>
              </w:rPr>
              <w:t>(Baratosy and Wendt, 2017</w:t>
            </w:r>
            <w:r w:rsidR="001C68E2" w:rsidRPr="000242A4">
              <w:rPr>
                <w:rFonts w:cs="Calibri"/>
                <w:noProof/>
                <w:color w:val="000000"/>
              </w:rPr>
              <w:t>; Benoit et al., 2018; Benoit et al., 2016; Biradavolu et al., 2009; Cepeda</w:t>
            </w:r>
            <w:r w:rsidR="001C68E2">
              <w:rPr>
                <w:rFonts w:cs="Calibri"/>
                <w:noProof/>
                <w:color w:val="000000"/>
              </w:rPr>
              <w:t xml:space="preserve"> and Nowotny, 2014; Corriveau and Greco, 2014; Dewey and St Germain, 2014; Goldenberg et al., 2018; Gulcur and Ilkkaracan, 2002; Katsulis et al., 2010; Krusi et al., 2016; Levy and Jakobsson, 2014; Lyons et al., 2017; Maher et al., 2015; Mayhew et al., 2009; Miller, 2002; Nichols, 2010; Ratinthorn et al., 2009; Rhodes et al., 2008; Rocha-Jimenez et al., 2017; Scorgie et al., 2013; Shannon et al., 2008; Sherman et al., 2015; Simic and Rhodes, 2009; Wong et al., 2011)</w:t>
            </w:r>
            <w:r>
              <w:rPr>
                <w:rFonts w:cs="Calibri"/>
                <w:color w:val="000000"/>
              </w:rPr>
              <w:fldChar w:fldCharType="end"/>
            </w:r>
            <w:r w:rsidRPr="00F46AF0">
              <w:rPr>
                <w:rFonts w:cs="Calibri"/>
                <w:color w:val="000000"/>
              </w:rPr>
              <w:t xml:space="preserve"> </w:t>
            </w:r>
          </w:p>
        </w:tc>
        <w:tc>
          <w:tcPr>
            <w:tcW w:w="2208" w:type="dxa"/>
          </w:tcPr>
          <w:p w14:paraId="577AC64A" w14:textId="77777777" w:rsidR="00DE049A" w:rsidRDefault="00DE049A" w:rsidP="00C65C41">
            <w:pPr>
              <w:spacing w:line="24" w:lineRule="atLeast"/>
              <w:rPr>
                <w:highlight w:val="yellow"/>
              </w:rPr>
            </w:pPr>
          </w:p>
          <w:p w14:paraId="1C15E0C0" w14:textId="77777777" w:rsidR="00BF3C1C" w:rsidRPr="0069101F" w:rsidRDefault="0069101F" w:rsidP="00C65C41">
            <w:pPr>
              <w:spacing w:line="24" w:lineRule="atLeast"/>
              <w:rPr>
                <w:b/>
                <w:highlight w:val="yellow"/>
              </w:rPr>
            </w:pPr>
            <w:r w:rsidRPr="0069101F">
              <w:rPr>
                <w:b/>
              </w:rPr>
              <w:t>High/moderate</w:t>
            </w:r>
          </w:p>
        </w:tc>
        <w:tc>
          <w:tcPr>
            <w:tcW w:w="6297" w:type="dxa"/>
          </w:tcPr>
          <w:p w14:paraId="0E5BE465" w14:textId="77777777" w:rsidR="00F97AEE" w:rsidRPr="005605BF" w:rsidRDefault="00F97AEE" w:rsidP="0054468A">
            <w:pPr>
              <w:spacing w:after="40" w:line="24" w:lineRule="atLeast"/>
              <w:rPr>
                <w:b/>
              </w:rPr>
            </w:pPr>
            <w:r>
              <w:rPr>
                <w:b/>
              </w:rPr>
              <w:t>High methodological quality</w:t>
            </w:r>
          </w:p>
          <w:p w14:paraId="7655A478" w14:textId="77777777" w:rsidR="002C18C9" w:rsidRPr="00355A96" w:rsidRDefault="002C18C9" w:rsidP="0054468A">
            <w:pPr>
              <w:spacing w:after="40" w:line="24" w:lineRule="atLeast"/>
              <w:rPr>
                <w:i/>
              </w:rPr>
            </w:pPr>
            <w:r w:rsidRPr="00355A96">
              <w:rPr>
                <w:i/>
              </w:rPr>
              <w:t>All studies used appropriate design, methods and ethical approach, conclusions reflected findings</w:t>
            </w:r>
            <w:r w:rsidR="00C65C41">
              <w:rPr>
                <w:i/>
              </w:rPr>
              <w:t xml:space="preserve">; a </w:t>
            </w:r>
            <w:r w:rsidR="00F97AEE">
              <w:rPr>
                <w:i/>
              </w:rPr>
              <w:t xml:space="preserve">small number of </w:t>
            </w:r>
            <w:r w:rsidR="00702C4F" w:rsidRPr="00355A96">
              <w:rPr>
                <w:i/>
              </w:rPr>
              <w:t>studies lacked detail over sampling and ana</w:t>
            </w:r>
            <w:r w:rsidR="00C65C41">
              <w:rPr>
                <w:i/>
              </w:rPr>
              <w:t>lysis methods; half of</w:t>
            </w:r>
            <w:r w:rsidR="00C65C41" w:rsidRPr="005605BF">
              <w:rPr>
                <w:i/>
              </w:rPr>
              <w:t xml:space="preserve"> studies </w:t>
            </w:r>
            <w:r w:rsidR="00C65C41">
              <w:rPr>
                <w:i/>
              </w:rPr>
              <w:t>reflected on</w:t>
            </w:r>
            <w:r w:rsidR="00C65C41" w:rsidRPr="005605BF">
              <w:rPr>
                <w:i/>
              </w:rPr>
              <w:t xml:space="preserve"> </w:t>
            </w:r>
            <w:r w:rsidR="00C65C41">
              <w:rPr>
                <w:i/>
              </w:rPr>
              <w:t>relationship</w:t>
            </w:r>
            <w:r w:rsidR="00C65C41" w:rsidRPr="005605BF">
              <w:rPr>
                <w:i/>
              </w:rPr>
              <w:t xml:space="preserve"> between researchers and participants in detail</w:t>
            </w:r>
          </w:p>
          <w:p w14:paraId="4E938F1F" w14:textId="77777777" w:rsidR="00D90F21" w:rsidRPr="00355A96" w:rsidRDefault="00355A96" w:rsidP="0054468A">
            <w:pPr>
              <w:spacing w:after="40" w:line="24" w:lineRule="atLeast"/>
              <w:rPr>
                <w:b/>
              </w:rPr>
            </w:pPr>
            <w:r>
              <w:rPr>
                <w:b/>
              </w:rPr>
              <w:t>H</w:t>
            </w:r>
            <w:r w:rsidRPr="00355A96">
              <w:rPr>
                <w:b/>
              </w:rPr>
              <w:t>igh coherence</w:t>
            </w:r>
          </w:p>
          <w:p w14:paraId="0DE67819" w14:textId="77777777" w:rsidR="005605BF" w:rsidRPr="00355A96" w:rsidRDefault="005605BF" w:rsidP="0054468A">
            <w:pPr>
              <w:spacing w:after="40" w:line="24" w:lineRule="atLeast"/>
              <w:rPr>
                <w:i/>
              </w:rPr>
            </w:pPr>
            <w:r w:rsidRPr="00355A96">
              <w:rPr>
                <w:i/>
              </w:rPr>
              <w:t>No findings contradict the review finding; most contribute clearly but partially to this category, depending on the population and the inequalities/stigmas they face</w:t>
            </w:r>
          </w:p>
          <w:p w14:paraId="5D9A16C5" w14:textId="77777777" w:rsidR="00D90F21" w:rsidRPr="00E44B41" w:rsidRDefault="00E44B41" w:rsidP="0054468A">
            <w:pPr>
              <w:spacing w:after="40" w:line="24" w:lineRule="atLeast"/>
              <w:rPr>
                <w:b/>
              </w:rPr>
            </w:pPr>
            <w:r w:rsidRPr="00E44B41">
              <w:rPr>
                <w:b/>
              </w:rPr>
              <w:t>M</w:t>
            </w:r>
            <w:r w:rsidR="0069101F">
              <w:rPr>
                <w:b/>
              </w:rPr>
              <w:t>oderate</w:t>
            </w:r>
            <w:r w:rsidRPr="00E44B41">
              <w:rPr>
                <w:b/>
              </w:rPr>
              <w:t xml:space="preserve"> </w:t>
            </w:r>
            <w:r w:rsidR="0069101F">
              <w:rPr>
                <w:b/>
              </w:rPr>
              <w:t xml:space="preserve">to high </w:t>
            </w:r>
            <w:r w:rsidRPr="00E44B41">
              <w:rPr>
                <w:b/>
              </w:rPr>
              <w:t>adequacy of data</w:t>
            </w:r>
          </w:p>
          <w:p w14:paraId="7B686C8A" w14:textId="77777777" w:rsidR="000F3DB5" w:rsidRPr="00E44B41" w:rsidRDefault="00882CE1" w:rsidP="0054468A">
            <w:pPr>
              <w:spacing w:after="40" w:line="24" w:lineRule="atLeast"/>
              <w:rPr>
                <w:i/>
              </w:rPr>
            </w:pPr>
            <w:r w:rsidRPr="00E44B41">
              <w:rPr>
                <w:i/>
              </w:rPr>
              <w:t xml:space="preserve">27 papers contribute </w:t>
            </w:r>
            <w:r w:rsidR="00E44B41">
              <w:rPr>
                <w:i/>
              </w:rPr>
              <w:t xml:space="preserve">to this category </w:t>
            </w:r>
            <w:r w:rsidRPr="00E44B41">
              <w:rPr>
                <w:i/>
              </w:rPr>
              <w:t>(</w:t>
            </w:r>
            <w:r w:rsidR="000F3DB5" w:rsidRPr="00E44B41">
              <w:rPr>
                <w:i/>
              </w:rPr>
              <w:t xml:space="preserve">8 </w:t>
            </w:r>
            <w:r w:rsidRPr="00E44B41">
              <w:rPr>
                <w:i/>
              </w:rPr>
              <w:t>rich data</w:t>
            </w:r>
            <w:r w:rsidR="000F3DB5" w:rsidRPr="00E44B41">
              <w:rPr>
                <w:i/>
              </w:rPr>
              <w:t>)</w:t>
            </w:r>
          </w:p>
          <w:p w14:paraId="7018D654" w14:textId="77777777" w:rsidR="00D368C9" w:rsidRDefault="0069101F" w:rsidP="0054468A">
            <w:pPr>
              <w:spacing w:after="40" w:line="24" w:lineRule="atLeast"/>
              <w:rPr>
                <w:b/>
              </w:rPr>
            </w:pPr>
            <w:r>
              <w:rPr>
                <w:b/>
              </w:rPr>
              <w:t>Moderate</w:t>
            </w:r>
            <w:r w:rsidR="00355A96" w:rsidRPr="00355A96">
              <w:rPr>
                <w:b/>
              </w:rPr>
              <w:t xml:space="preserve"> relevance</w:t>
            </w:r>
          </w:p>
          <w:p w14:paraId="03E33973" w14:textId="77777777" w:rsidR="00207A3E" w:rsidRPr="00E44B41" w:rsidRDefault="00E44B41" w:rsidP="0054468A">
            <w:pPr>
              <w:spacing w:after="40" w:line="24" w:lineRule="atLeast"/>
              <w:rPr>
                <w:b/>
              </w:rPr>
            </w:pPr>
            <w:r w:rsidRPr="005605BF">
              <w:rPr>
                <w:i/>
              </w:rPr>
              <w:t>Good range of countries, populations &amp; legislative models, but some regions</w:t>
            </w:r>
            <w:r>
              <w:rPr>
                <w:i/>
              </w:rPr>
              <w:t xml:space="preserve"> (Central/South America, Europe)</w:t>
            </w:r>
            <w:r w:rsidRPr="005605BF">
              <w:rPr>
                <w:i/>
              </w:rPr>
              <w:t xml:space="preserve"> &amp; models </w:t>
            </w:r>
            <w:r>
              <w:rPr>
                <w:i/>
              </w:rPr>
              <w:t xml:space="preserve">(criminalisation of clients) </w:t>
            </w:r>
            <w:r w:rsidRPr="005605BF">
              <w:rPr>
                <w:i/>
              </w:rPr>
              <w:t>underrepresented</w:t>
            </w:r>
            <w:r>
              <w:rPr>
                <w:i/>
              </w:rPr>
              <w:t xml:space="preserve"> and no studies in decriminalised contexts;</w:t>
            </w:r>
            <w:r w:rsidRPr="005605BF">
              <w:rPr>
                <w:i/>
              </w:rPr>
              <w:t xml:space="preserve"> few studies with trans and male sex workers</w:t>
            </w:r>
          </w:p>
        </w:tc>
      </w:tr>
      <w:tr w:rsidR="009F591C" w14:paraId="580A9B7E" w14:textId="77777777" w:rsidTr="00E77B9A">
        <w:tc>
          <w:tcPr>
            <w:tcW w:w="1705" w:type="dxa"/>
          </w:tcPr>
          <w:p w14:paraId="3A0A3903" w14:textId="77777777" w:rsidR="009F591C" w:rsidRDefault="009F591C" w:rsidP="00C65C41">
            <w:pPr>
              <w:spacing w:line="24" w:lineRule="atLeast"/>
            </w:pPr>
            <w:r w:rsidRPr="009F591C">
              <w:t>Restricted access to healthcare and social welfare</w:t>
            </w:r>
          </w:p>
          <w:p w14:paraId="353A0347" w14:textId="77777777" w:rsidR="00D90F21" w:rsidRDefault="00D90F21" w:rsidP="00C65C41">
            <w:pPr>
              <w:spacing w:line="24" w:lineRule="atLeast"/>
            </w:pPr>
          </w:p>
          <w:p w14:paraId="0D9C96CF" w14:textId="77777777" w:rsidR="00D90F21" w:rsidRPr="009F591C" w:rsidRDefault="00D90F21" w:rsidP="0054468A">
            <w:pPr>
              <w:spacing w:line="24" w:lineRule="atLeast"/>
              <w:rPr>
                <w:rFonts w:cs="Calibri"/>
                <w:color w:val="000000"/>
              </w:rPr>
            </w:pPr>
          </w:p>
        </w:tc>
        <w:tc>
          <w:tcPr>
            <w:tcW w:w="4953" w:type="dxa"/>
          </w:tcPr>
          <w:p w14:paraId="4B5238C6" w14:textId="77777777" w:rsidR="00167CB7" w:rsidRPr="00202036" w:rsidRDefault="00167CB7" w:rsidP="00C65C41">
            <w:pPr>
              <w:pStyle w:val="CommentText"/>
              <w:spacing w:before="120" w:after="120" w:line="24" w:lineRule="atLeast"/>
              <w:rPr>
                <w:sz w:val="22"/>
                <w:szCs w:val="22"/>
              </w:rPr>
            </w:pPr>
            <w:r w:rsidRPr="00202036">
              <w:rPr>
                <w:rFonts w:cs="Calibri"/>
                <w:color w:val="000000"/>
                <w:sz w:val="22"/>
                <w:szCs w:val="22"/>
              </w:rPr>
              <w:fldChar w:fldCharType="begin">
                <w:fldData xml:space="preserve">cz48L2RhdGVzPjxpc2JuPjE3NDgtODk1ODwvaXNibj48YWNjZXNzaW9uLW51bT5XT1M6MDAwMzQw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</w:fldData>
              </w:fldChar>
            </w:r>
            <w:r w:rsidR="001C68E2">
              <w:rPr>
                <w:rFonts w:cs="Calibri"/>
                <w:color w:val="000000"/>
                <w:sz w:val="22"/>
                <w:szCs w:val="22"/>
              </w:rPr>
              <w:instrText xml:space="preserve"> ADDIN EN.CITE </w:instrText>
            </w:r>
            <w:r w:rsidR="001C68E2">
              <w:rPr>
                <w:rFonts w:cs="Calibri"/>
                <w:color w:val="000000"/>
                <w:sz w:val="22"/>
                <w:szCs w:val="22"/>
              </w:rPr>
              <w:fldChar w:fldCharType="begin">
                <w:fldData xml:space="preserve">PEVuZE5vdGU+PENpdGU+PEF1dGhvcj5TY29yZ2llPC9BdXRob3I+PFllYXI+MjAxMzwvWWVhcj48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==
</w:fldData>
              </w:fldChar>
            </w:r>
            <w:r w:rsidR="001C68E2">
              <w:rPr>
                <w:rFonts w:cs="Calibri"/>
                <w:color w:val="000000"/>
                <w:sz w:val="22"/>
                <w:szCs w:val="22"/>
              </w:rPr>
              <w:instrText xml:space="preserve"> ADDIN EN.CITE.DATA </w:instrText>
            </w:r>
            <w:r w:rsidR="001C68E2">
              <w:rPr>
                <w:rFonts w:cs="Calibri"/>
                <w:color w:val="000000"/>
                <w:sz w:val="22"/>
                <w:szCs w:val="22"/>
              </w:rPr>
            </w:r>
            <w:r w:rsidR="001C68E2">
              <w:rPr>
                <w:rFonts w:cs="Calibri"/>
                <w:color w:val="000000"/>
                <w:sz w:val="22"/>
                <w:szCs w:val="22"/>
              </w:rPr>
              <w:fldChar w:fldCharType="end"/>
            </w:r>
            <w:r w:rsidR="001C68E2">
              <w:rPr>
                <w:rFonts w:cs="Calibri"/>
                <w:color w:val="000000"/>
                <w:sz w:val="22"/>
                <w:szCs w:val="22"/>
              </w:rPr>
              <w:fldChar w:fldCharType="begin">
                <w:fldData xml:space="preserve">cz48L2RhdGVzPjxpc2JuPjE3NDgtODk1ODwvaXNibj48YWNjZXNzaW9uLW51bT5XT1M6MDAwMzQw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</w:fldData>
              </w:fldChar>
            </w:r>
            <w:r w:rsidR="001C68E2">
              <w:rPr>
                <w:rFonts w:cs="Calibri"/>
                <w:color w:val="000000"/>
                <w:sz w:val="22"/>
                <w:szCs w:val="22"/>
              </w:rPr>
              <w:instrText xml:space="preserve"> ADDIN EN.CITE.DATA </w:instrText>
            </w:r>
            <w:r w:rsidR="001C68E2">
              <w:rPr>
                <w:rFonts w:cs="Calibri"/>
                <w:color w:val="000000"/>
                <w:sz w:val="22"/>
                <w:szCs w:val="22"/>
              </w:rPr>
            </w:r>
            <w:r w:rsidR="001C68E2">
              <w:rPr>
                <w:rFonts w:cs="Calibri"/>
                <w:color w:val="000000"/>
                <w:sz w:val="22"/>
                <w:szCs w:val="22"/>
              </w:rPr>
              <w:fldChar w:fldCharType="end"/>
            </w:r>
            <w:r w:rsidRPr="00202036">
              <w:rPr>
                <w:rFonts w:cs="Calibri"/>
                <w:color w:val="000000"/>
                <w:sz w:val="22"/>
                <w:szCs w:val="22"/>
              </w:rPr>
            </w:r>
            <w:r w:rsidRPr="00202036">
              <w:rPr>
                <w:rFonts w:cs="Calibri"/>
                <w:color w:val="000000"/>
                <w:sz w:val="22"/>
                <w:szCs w:val="22"/>
              </w:rPr>
              <w:fldChar w:fldCharType="separate"/>
            </w:r>
            <w:r w:rsidR="001C68E2">
              <w:rPr>
                <w:rFonts w:cs="Calibri"/>
                <w:noProof/>
                <w:color w:val="000000"/>
                <w:sz w:val="22"/>
                <w:szCs w:val="22"/>
              </w:rPr>
              <w:t>(Anderson et al., 2016; Baratosy and Wendt, 2017; Benoit et al., 2016; Brents and Hausbeck, 2005; Goldenberg et al., 2018; Gulcur and Ilkkaracan, 2002; Ham and Gerard, 2014; Huang and Pan, 2014; Levy and Jakobsson, 2014; Lutnick and Cohan, 2009; Lyons et al., 2017; Maher et al., 2015; O'Doherty, 2011; Rocha-Jimenez et al., 2017; Scorgie et al., 2013)</w:t>
            </w:r>
            <w:r w:rsidRPr="00202036">
              <w:rPr>
                <w:rFonts w:cs="Calibri"/>
                <w:color w:val="000000"/>
                <w:sz w:val="22"/>
                <w:szCs w:val="22"/>
              </w:rPr>
              <w:fldChar w:fldCharType="end"/>
            </w:r>
          </w:p>
          <w:p w14:paraId="2C58D8E6" w14:textId="77777777" w:rsidR="009F591C" w:rsidRPr="00E6567B" w:rsidRDefault="009F591C" w:rsidP="00C65C41">
            <w:pPr>
              <w:spacing w:line="24" w:lineRule="atLeast"/>
              <w:rPr>
                <w:highlight w:val="yellow"/>
              </w:rPr>
            </w:pPr>
          </w:p>
        </w:tc>
        <w:tc>
          <w:tcPr>
            <w:tcW w:w="2208" w:type="dxa"/>
          </w:tcPr>
          <w:p w14:paraId="6785C8A4" w14:textId="77777777" w:rsidR="0069101F" w:rsidRDefault="0069101F" w:rsidP="00C65C41">
            <w:pPr>
              <w:spacing w:line="24" w:lineRule="atLeast"/>
              <w:rPr>
                <w:b/>
              </w:rPr>
            </w:pPr>
          </w:p>
          <w:p w14:paraId="126F3AA9" w14:textId="77777777" w:rsidR="006B5834" w:rsidRPr="0069101F" w:rsidRDefault="0069101F" w:rsidP="00C65C41">
            <w:pPr>
              <w:spacing w:line="24" w:lineRule="atLeast"/>
              <w:rPr>
                <w:b/>
                <w:highlight w:val="yellow"/>
              </w:rPr>
            </w:pPr>
            <w:r w:rsidRPr="0069101F">
              <w:rPr>
                <w:b/>
              </w:rPr>
              <w:t>Moderate</w:t>
            </w:r>
          </w:p>
        </w:tc>
        <w:tc>
          <w:tcPr>
            <w:tcW w:w="6297" w:type="dxa"/>
          </w:tcPr>
          <w:p w14:paraId="502A1B44" w14:textId="77777777" w:rsidR="00355A96" w:rsidRPr="005605BF" w:rsidRDefault="00F97AEE" w:rsidP="0054468A">
            <w:pPr>
              <w:spacing w:after="40" w:line="24" w:lineRule="atLeast"/>
              <w:rPr>
                <w:b/>
              </w:rPr>
            </w:pPr>
            <w:r>
              <w:rPr>
                <w:b/>
              </w:rPr>
              <w:t>High to moderate</w:t>
            </w:r>
            <w:r w:rsidR="00355A96" w:rsidRPr="005605BF">
              <w:rPr>
                <w:b/>
              </w:rPr>
              <w:t xml:space="preserve"> </w:t>
            </w:r>
            <w:r>
              <w:rPr>
                <w:b/>
              </w:rPr>
              <w:t>methodological quality</w:t>
            </w:r>
          </w:p>
          <w:p w14:paraId="7A64F08B" w14:textId="77777777" w:rsidR="00D90F21" w:rsidRPr="00355A96" w:rsidRDefault="00AC57A8" w:rsidP="0054468A">
            <w:pPr>
              <w:spacing w:after="40" w:line="24" w:lineRule="atLeast"/>
              <w:rPr>
                <w:i/>
              </w:rPr>
            </w:pPr>
            <w:r w:rsidRPr="00355A96">
              <w:rPr>
                <w:i/>
              </w:rPr>
              <w:t>All studies used appropriate design, methods and ethical approach, conclusions reflected findings</w:t>
            </w:r>
            <w:r w:rsidR="0054468A">
              <w:rPr>
                <w:i/>
              </w:rPr>
              <w:t xml:space="preserve">; a </w:t>
            </w:r>
            <w:r w:rsidRPr="00355A96">
              <w:rPr>
                <w:i/>
              </w:rPr>
              <w:t>few studies lacked detail over sampling and analysis methods</w:t>
            </w:r>
            <w:r w:rsidR="0054468A">
              <w:rPr>
                <w:i/>
              </w:rPr>
              <w:t xml:space="preserve">; a </w:t>
            </w:r>
            <w:r w:rsidRPr="00355A96">
              <w:rPr>
                <w:i/>
              </w:rPr>
              <w:t xml:space="preserve">sizeable minority </w:t>
            </w:r>
            <w:r w:rsidR="0054468A">
              <w:rPr>
                <w:i/>
              </w:rPr>
              <w:t>reflected on</w:t>
            </w:r>
            <w:r w:rsidR="0054468A" w:rsidRPr="005605BF">
              <w:rPr>
                <w:i/>
              </w:rPr>
              <w:t xml:space="preserve"> </w:t>
            </w:r>
            <w:r w:rsidR="0054468A">
              <w:rPr>
                <w:i/>
              </w:rPr>
              <w:t>relationship</w:t>
            </w:r>
            <w:r w:rsidR="0054468A" w:rsidRPr="005605BF">
              <w:rPr>
                <w:i/>
              </w:rPr>
              <w:t xml:space="preserve"> between researchers and participants in detail</w:t>
            </w:r>
          </w:p>
          <w:p w14:paraId="0D6CF378" w14:textId="77777777" w:rsidR="00D90F21" w:rsidRPr="00E44B41" w:rsidRDefault="0069101F" w:rsidP="0054468A">
            <w:pPr>
              <w:spacing w:after="40" w:line="24" w:lineRule="atLeast"/>
              <w:rPr>
                <w:b/>
              </w:rPr>
            </w:pPr>
            <w:r>
              <w:rPr>
                <w:b/>
              </w:rPr>
              <w:t>Moderate</w:t>
            </w:r>
            <w:r w:rsidR="00E44B41" w:rsidRPr="00E44B41">
              <w:rPr>
                <w:b/>
              </w:rPr>
              <w:t xml:space="preserve"> coherence</w:t>
            </w:r>
          </w:p>
          <w:p w14:paraId="27C4F685" w14:textId="77777777" w:rsidR="005605BF" w:rsidRPr="00E44B41" w:rsidRDefault="005605BF" w:rsidP="0054468A">
            <w:pPr>
              <w:spacing w:after="40" w:line="24" w:lineRule="atLeast"/>
              <w:rPr>
                <w:i/>
              </w:rPr>
            </w:pPr>
            <w:r w:rsidRPr="00E44B41">
              <w:rPr>
                <w:i/>
              </w:rPr>
              <w:t>No findings contradict the review finding; most contribute clearly but partially to this category</w:t>
            </w:r>
            <w:r w:rsidR="00E44B41" w:rsidRPr="00E44B41">
              <w:rPr>
                <w:i/>
              </w:rPr>
              <w:t xml:space="preserve">; however, there is </w:t>
            </w:r>
            <w:r w:rsidRPr="00E44B41">
              <w:rPr>
                <w:i/>
              </w:rPr>
              <w:t>greater focus on HIV/STI testing in regulated contexts</w:t>
            </w:r>
            <w:r w:rsidR="00E44B41" w:rsidRPr="00E44B41">
              <w:rPr>
                <w:i/>
              </w:rPr>
              <w:t>,</w:t>
            </w:r>
            <w:r w:rsidRPr="00E44B41">
              <w:rPr>
                <w:i/>
              </w:rPr>
              <w:t xml:space="preserve"> and </w:t>
            </w:r>
            <w:r w:rsidR="00E44B41" w:rsidRPr="00E44B41">
              <w:rPr>
                <w:i/>
              </w:rPr>
              <w:t xml:space="preserve">on </w:t>
            </w:r>
            <w:r w:rsidRPr="00E44B41">
              <w:rPr>
                <w:i/>
              </w:rPr>
              <w:t>broader healthcare in other contexts</w:t>
            </w:r>
          </w:p>
          <w:p w14:paraId="4A32216F" w14:textId="77777777" w:rsidR="00D90F21" w:rsidRPr="00E44B41" w:rsidRDefault="00E44B41" w:rsidP="0054468A">
            <w:pPr>
              <w:spacing w:after="40" w:line="24" w:lineRule="atLeast"/>
              <w:rPr>
                <w:b/>
              </w:rPr>
            </w:pPr>
            <w:r>
              <w:rPr>
                <w:b/>
              </w:rPr>
              <w:t>Moderate adequacy of data</w:t>
            </w:r>
          </w:p>
          <w:p w14:paraId="0039865B" w14:textId="77777777" w:rsidR="00657EE3" w:rsidRPr="00E44B41" w:rsidRDefault="008A2A0A" w:rsidP="0054468A">
            <w:pPr>
              <w:spacing w:after="40" w:line="24" w:lineRule="atLeast"/>
              <w:rPr>
                <w:i/>
              </w:rPr>
            </w:pPr>
            <w:r w:rsidRPr="00E44B41">
              <w:rPr>
                <w:i/>
              </w:rPr>
              <w:t>18 papers</w:t>
            </w:r>
            <w:r w:rsidR="00880242" w:rsidRPr="00E44B41">
              <w:rPr>
                <w:i/>
              </w:rPr>
              <w:t xml:space="preserve"> contribute</w:t>
            </w:r>
            <w:r w:rsidR="00E44B41" w:rsidRPr="00E44B41">
              <w:rPr>
                <w:i/>
              </w:rPr>
              <w:t xml:space="preserve"> to this category</w:t>
            </w:r>
            <w:r w:rsidR="00880242" w:rsidRPr="00E44B41">
              <w:rPr>
                <w:i/>
              </w:rPr>
              <w:t xml:space="preserve"> (</w:t>
            </w:r>
            <w:r w:rsidR="00657EE3" w:rsidRPr="00E44B41">
              <w:rPr>
                <w:i/>
              </w:rPr>
              <w:t xml:space="preserve">4 </w:t>
            </w:r>
            <w:r w:rsidR="00880242" w:rsidRPr="00E44B41">
              <w:rPr>
                <w:i/>
              </w:rPr>
              <w:t>rich data</w:t>
            </w:r>
            <w:r w:rsidR="00E44B41" w:rsidRPr="00E44B41">
              <w:rPr>
                <w:i/>
              </w:rPr>
              <w:t>)</w:t>
            </w:r>
          </w:p>
          <w:p w14:paraId="39E3FB2B" w14:textId="77777777" w:rsidR="00E44B41" w:rsidRDefault="0069101F" w:rsidP="0054468A">
            <w:pPr>
              <w:spacing w:after="40" w:line="24" w:lineRule="atLeast"/>
              <w:rPr>
                <w:b/>
              </w:rPr>
            </w:pPr>
            <w:r>
              <w:rPr>
                <w:b/>
              </w:rPr>
              <w:t>Moderate</w:t>
            </w:r>
            <w:r w:rsidR="00CA2FCE">
              <w:rPr>
                <w:b/>
              </w:rPr>
              <w:t xml:space="preserve"> </w:t>
            </w:r>
            <w:r w:rsidR="00E44B41">
              <w:rPr>
                <w:b/>
              </w:rPr>
              <w:t>relevance</w:t>
            </w:r>
          </w:p>
          <w:p w14:paraId="7A277D9B" w14:textId="77777777" w:rsidR="00A53FD5" w:rsidRPr="00E44B41" w:rsidRDefault="00E44B41" w:rsidP="0054468A">
            <w:pPr>
              <w:spacing w:after="40" w:line="24" w:lineRule="atLeast"/>
              <w:rPr>
                <w:b/>
              </w:rPr>
            </w:pPr>
            <w:r w:rsidRPr="005605BF">
              <w:rPr>
                <w:i/>
              </w:rPr>
              <w:t>Good range of countries, populations &amp; legislative models</w:t>
            </w:r>
            <w:r>
              <w:rPr>
                <w:i/>
              </w:rPr>
              <w:t>, but all regions except North America represented by 1-2 studies only; regulation most represented</w:t>
            </w:r>
            <w:r w:rsidR="00CA2FCE">
              <w:rPr>
                <w:i/>
              </w:rPr>
              <w:t xml:space="preserve"> model</w:t>
            </w:r>
            <w:r>
              <w:rPr>
                <w:i/>
              </w:rPr>
              <w:t xml:space="preserve">, no studies in decriminalised contexts; </w:t>
            </w:r>
            <w:r w:rsidRPr="005605BF">
              <w:rPr>
                <w:i/>
              </w:rPr>
              <w:t xml:space="preserve">few studies with </w:t>
            </w:r>
            <w:r w:rsidR="00CA2FCE">
              <w:rPr>
                <w:i/>
              </w:rPr>
              <w:t>trans and male sex workers</w:t>
            </w:r>
          </w:p>
        </w:tc>
      </w:tr>
    </w:tbl>
    <w:p w14:paraId="29FC181A" w14:textId="77777777" w:rsidR="0011437C" w:rsidRDefault="0011437C"/>
    <w:p w14:paraId="4735636E" w14:textId="77777777" w:rsidR="00E77F6B" w:rsidRDefault="00E77F6B"/>
    <w:p w14:paraId="77278EFF" w14:textId="77777777" w:rsidR="00F70E23" w:rsidRPr="00F70E23" w:rsidRDefault="00E77F6B" w:rsidP="00F70E23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F70E23" w:rsidRPr="00F70E23">
        <w:t xml:space="preserve">Abel, G. M. 2014. A decade of decriminalization: Sex work 'down under' but not underground. </w:t>
      </w:r>
      <w:r w:rsidR="00F70E23" w:rsidRPr="00F70E23">
        <w:rPr>
          <w:i/>
        </w:rPr>
        <w:t>Criminol Crim Justice,</w:t>
      </w:r>
      <w:r w:rsidR="00F70E23" w:rsidRPr="00F70E23">
        <w:t xml:space="preserve"> 14</w:t>
      </w:r>
      <w:r w:rsidR="00F70E23" w:rsidRPr="00F70E23">
        <w:rPr>
          <w:b/>
        </w:rPr>
        <w:t>,</w:t>
      </w:r>
      <w:r w:rsidR="00F70E23" w:rsidRPr="00F70E23">
        <w:t xml:space="preserve"> 580-592.</w:t>
      </w:r>
    </w:p>
    <w:p w14:paraId="3D6B2982" w14:textId="77777777" w:rsidR="00F70E23" w:rsidRPr="00F70E23" w:rsidRDefault="00F70E23" w:rsidP="00F70E23">
      <w:pPr>
        <w:pStyle w:val="EndNoteBibliography"/>
        <w:spacing w:after="0"/>
        <w:ind w:left="720" w:hanging="720"/>
      </w:pPr>
      <w:r w:rsidRPr="00F70E23">
        <w:t xml:space="preserve">Anderson, S., Shannon, K., Li, J., Lee, Y., Chettiar, J., Goldenberg, S. &amp; Krüsi, A. 2016. Condoms and sexual health education as evidence: impact of criminalization of in-call venues and managers on migrant sex workers access to HIV/STI prevention in a Canadian setting. </w:t>
      </w:r>
      <w:r w:rsidRPr="00F70E23">
        <w:rPr>
          <w:i/>
        </w:rPr>
        <w:t>BMC International Health &amp; Human Rights,</w:t>
      </w:r>
      <w:r w:rsidRPr="00F70E23">
        <w:t xml:space="preserve"> 16</w:t>
      </w:r>
      <w:r w:rsidRPr="00F70E23">
        <w:rPr>
          <w:b/>
        </w:rPr>
        <w:t>,</w:t>
      </w:r>
      <w:r w:rsidRPr="00F70E23">
        <w:t xml:space="preserve"> 1-10.</w:t>
      </w:r>
    </w:p>
    <w:p w14:paraId="11DE9C50" w14:textId="77777777" w:rsidR="00F70E23" w:rsidRPr="00F70E23" w:rsidRDefault="00F70E23" w:rsidP="00F70E23">
      <w:pPr>
        <w:pStyle w:val="EndNoteBibliography"/>
        <w:spacing w:after="0"/>
        <w:ind w:left="720" w:hanging="720"/>
      </w:pPr>
      <w:r w:rsidRPr="00F70E23">
        <w:t xml:space="preserve">Armstrong, L. 2014. Screening clients in a decriminalised street-based sex industry: Insights into the experiences of New Zealand sex workers. </w:t>
      </w:r>
      <w:r w:rsidRPr="00F70E23">
        <w:rPr>
          <w:i/>
        </w:rPr>
        <w:t>Australian and New Zealand Journal of Criminology,</w:t>
      </w:r>
      <w:r w:rsidRPr="00F70E23">
        <w:t xml:space="preserve"> 47</w:t>
      </w:r>
      <w:r w:rsidRPr="00F70E23">
        <w:rPr>
          <w:b/>
        </w:rPr>
        <w:t>,</w:t>
      </w:r>
      <w:r w:rsidRPr="00F70E23">
        <w:t xml:space="preserve"> 207-222.</w:t>
      </w:r>
    </w:p>
    <w:p w14:paraId="31F821A8" w14:textId="77777777" w:rsidR="00F70E23" w:rsidRPr="00F70E23" w:rsidRDefault="00F70E23" w:rsidP="00F70E23">
      <w:pPr>
        <w:pStyle w:val="EndNoteBibliography"/>
        <w:spacing w:after="0"/>
        <w:ind w:left="720" w:hanging="720"/>
      </w:pPr>
      <w:r w:rsidRPr="00F70E23">
        <w:t xml:space="preserve">Armstrong, L. 2015. "Who's the Slut, Who's the Whore?": Street Harassment in the Workplace Among Female Sex Workers in New Zealand. </w:t>
      </w:r>
      <w:r w:rsidRPr="00F70E23">
        <w:rPr>
          <w:i/>
        </w:rPr>
        <w:t>Feminist Criminology,</w:t>
      </w:r>
      <w:r w:rsidRPr="00F70E23">
        <w:t xml:space="preserve"> 11</w:t>
      </w:r>
      <w:r w:rsidRPr="00F70E23">
        <w:rPr>
          <w:b/>
        </w:rPr>
        <w:t>,</w:t>
      </w:r>
      <w:r w:rsidRPr="00F70E23">
        <w:t xml:space="preserve"> 285-303.</w:t>
      </w:r>
    </w:p>
    <w:p w14:paraId="24E0F86A" w14:textId="77777777" w:rsidR="00F70E23" w:rsidRPr="00F70E23" w:rsidRDefault="00F70E23" w:rsidP="00F70E23">
      <w:pPr>
        <w:pStyle w:val="EndNoteBibliography"/>
        <w:spacing w:after="0"/>
        <w:ind w:left="720" w:hanging="720"/>
      </w:pPr>
      <w:r w:rsidRPr="00F70E23">
        <w:t xml:space="preserve">Armstrong, L. 2016. From law enforcement to protection? Interactions between sex workers and police in a decriminalized street-based sex industry. </w:t>
      </w:r>
      <w:r w:rsidRPr="00F70E23">
        <w:rPr>
          <w:i/>
        </w:rPr>
        <w:t>British Journal of Criminology,</w:t>
      </w:r>
      <w:r w:rsidRPr="00F70E23">
        <w:t xml:space="preserve"> 57</w:t>
      </w:r>
      <w:r w:rsidRPr="00F70E23">
        <w:rPr>
          <w:b/>
        </w:rPr>
        <w:t>,</w:t>
      </w:r>
      <w:r w:rsidRPr="00F70E23">
        <w:t xml:space="preserve"> 570-588.</w:t>
      </w:r>
    </w:p>
    <w:p w14:paraId="590743F6" w14:textId="77777777" w:rsidR="00F70E23" w:rsidRPr="00F70E23" w:rsidRDefault="00F70E23" w:rsidP="00F70E23">
      <w:pPr>
        <w:pStyle w:val="EndNoteBibliography"/>
        <w:spacing w:after="0"/>
        <w:ind w:left="720" w:hanging="720"/>
      </w:pPr>
      <w:r w:rsidRPr="00F70E23">
        <w:t xml:space="preserve">Baratosy, R. &amp; Wendt, S. 2017. "Outdated Laws, Outspoken Whores": Exploring sex work in a criminalised setting. </w:t>
      </w:r>
      <w:r w:rsidRPr="00F70E23">
        <w:rPr>
          <w:i/>
        </w:rPr>
        <w:t>Women's Studies International Forum,</w:t>
      </w:r>
      <w:r w:rsidRPr="00F70E23">
        <w:t xml:space="preserve"> 62</w:t>
      </w:r>
      <w:r w:rsidRPr="00F70E23">
        <w:rPr>
          <w:b/>
        </w:rPr>
        <w:t>,</w:t>
      </w:r>
      <w:r w:rsidRPr="00F70E23">
        <w:t xml:space="preserve"> 34-42.</w:t>
      </w:r>
    </w:p>
    <w:p w14:paraId="732E7989" w14:textId="77777777" w:rsidR="00F70E23" w:rsidRPr="00F70E23" w:rsidRDefault="00F70E23" w:rsidP="00F70E23">
      <w:pPr>
        <w:pStyle w:val="EndNoteBibliography"/>
        <w:spacing w:after="0"/>
        <w:ind w:left="720" w:hanging="720"/>
      </w:pPr>
      <w:r w:rsidRPr="00F70E23">
        <w:t xml:space="preserve">Benoit, C., Jansson, S., Smith, M. &amp; Flagg, J. 2018. Prostitution stigma and its effect on the working conditions, personal lives, and health of sex workers. </w:t>
      </w:r>
      <w:r w:rsidRPr="00F70E23">
        <w:rPr>
          <w:i/>
        </w:rPr>
        <w:t>Journal of Sex Research,</w:t>
      </w:r>
      <w:r w:rsidRPr="00F70E23">
        <w:t xml:space="preserve"> 55</w:t>
      </w:r>
      <w:r w:rsidRPr="00F70E23">
        <w:rPr>
          <w:b/>
        </w:rPr>
        <w:t>,</w:t>
      </w:r>
      <w:r w:rsidRPr="00F70E23">
        <w:t xml:space="preserve"> 457-471.</w:t>
      </w:r>
    </w:p>
    <w:p w14:paraId="2B75B06E" w14:textId="77777777" w:rsidR="00F70E23" w:rsidRPr="00F70E23" w:rsidRDefault="00F70E23" w:rsidP="00F70E23">
      <w:pPr>
        <w:pStyle w:val="EndNoteBibliography"/>
        <w:spacing w:after="0"/>
        <w:ind w:left="720" w:hanging="720"/>
      </w:pPr>
      <w:r w:rsidRPr="00F70E23">
        <w:t xml:space="preserve">Benoit, C., Smith, M., Jansson, M., Magnus, S., Ouellet, N., Atchison, C., Casey, L., Phillips, R., Reimer, B., Reist, D. &amp; Shaver, F. M. 2016. Lack of Confidence in Police Creates a "Blue Ceiling" for Sex Workers' Safety. </w:t>
      </w:r>
      <w:r w:rsidRPr="00F70E23">
        <w:rPr>
          <w:i/>
        </w:rPr>
        <w:t>Canadian Public Policy-Analyse De Politiques,</w:t>
      </w:r>
      <w:r w:rsidRPr="00F70E23">
        <w:t xml:space="preserve"> 42</w:t>
      </w:r>
      <w:r w:rsidRPr="00F70E23">
        <w:rPr>
          <w:b/>
        </w:rPr>
        <w:t>,</w:t>
      </w:r>
      <w:r w:rsidRPr="00F70E23">
        <w:t xml:space="preserve"> 456-468.</w:t>
      </w:r>
    </w:p>
    <w:p w14:paraId="0CD7C683" w14:textId="77777777" w:rsidR="00F70E23" w:rsidRPr="00F70E23" w:rsidRDefault="00F70E23" w:rsidP="00F70E23">
      <w:pPr>
        <w:pStyle w:val="EndNoteBibliography"/>
        <w:spacing w:after="0"/>
        <w:ind w:left="720" w:hanging="720"/>
      </w:pPr>
      <w:r w:rsidRPr="00F70E23">
        <w:t xml:space="preserve">Biradavolu, M. R., Burris, S., George, A., Jena, A. &amp; Blankenship, K. M. 2009. Can sex workers regulate police? Learning from an HIV prevention project for sex workers in southern India. </w:t>
      </w:r>
      <w:r w:rsidRPr="00F70E23">
        <w:rPr>
          <w:i/>
        </w:rPr>
        <w:t>Soc Sci Med,</w:t>
      </w:r>
      <w:r w:rsidRPr="00F70E23">
        <w:t xml:space="preserve"> 68</w:t>
      </w:r>
      <w:r w:rsidRPr="00F70E23">
        <w:rPr>
          <w:b/>
        </w:rPr>
        <w:t>,</w:t>
      </w:r>
      <w:r w:rsidRPr="00F70E23">
        <w:t xml:space="preserve"> 1541-1547.</w:t>
      </w:r>
    </w:p>
    <w:p w14:paraId="2CE35A9F" w14:textId="77777777" w:rsidR="00F70E23" w:rsidRPr="00F70E23" w:rsidRDefault="00F70E23" w:rsidP="00F70E23">
      <w:pPr>
        <w:pStyle w:val="EndNoteBibliography"/>
        <w:spacing w:after="0"/>
        <w:ind w:left="720" w:hanging="720"/>
      </w:pPr>
      <w:r w:rsidRPr="00F70E23">
        <w:t xml:space="preserve">Brents, B. G. &amp; Hausbeck, K. 2005. Violence and legalized brothel prostitution in Nevada: examining safety, risk, and prostitution policy. </w:t>
      </w:r>
      <w:r w:rsidRPr="00F70E23">
        <w:rPr>
          <w:i/>
        </w:rPr>
        <w:t>Journal of Interpersonal Violence,</w:t>
      </w:r>
      <w:r w:rsidRPr="00F70E23">
        <w:t xml:space="preserve"> 20</w:t>
      </w:r>
      <w:r w:rsidRPr="00F70E23">
        <w:rPr>
          <w:b/>
        </w:rPr>
        <w:t>,</w:t>
      </w:r>
      <w:r w:rsidRPr="00F70E23">
        <w:t xml:space="preserve"> 270-295.</w:t>
      </w:r>
    </w:p>
    <w:p w14:paraId="22E558FD" w14:textId="77777777" w:rsidR="00F70E23" w:rsidRPr="00F70E23" w:rsidRDefault="00F70E23" w:rsidP="00F70E23">
      <w:pPr>
        <w:pStyle w:val="EndNoteBibliography"/>
        <w:spacing w:after="0"/>
        <w:ind w:left="720" w:hanging="720"/>
      </w:pPr>
      <w:r w:rsidRPr="00F70E23">
        <w:t xml:space="preserve">Cepeda, A. &amp; Nowotny, K. M. 2014. A border context of violence: Mexican female sex workers on the U.S.-Mexico border. </w:t>
      </w:r>
      <w:r w:rsidRPr="00F70E23">
        <w:rPr>
          <w:i/>
        </w:rPr>
        <w:t>Violence against women,</w:t>
      </w:r>
      <w:r w:rsidRPr="00F70E23">
        <w:t xml:space="preserve"> 20</w:t>
      </w:r>
      <w:r w:rsidRPr="00F70E23">
        <w:rPr>
          <w:b/>
        </w:rPr>
        <w:t>,</w:t>
      </w:r>
      <w:r w:rsidRPr="00F70E23">
        <w:t xml:space="preserve"> 1506-1531.</w:t>
      </w:r>
    </w:p>
    <w:p w14:paraId="7CF6AD6B" w14:textId="77777777" w:rsidR="00F70E23" w:rsidRPr="00F70E23" w:rsidRDefault="00F70E23" w:rsidP="00F70E23">
      <w:pPr>
        <w:pStyle w:val="EndNoteBibliography"/>
        <w:spacing w:after="0"/>
        <w:ind w:left="720" w:hanging="720"/>
      </w:pPr>
      <w:r w:rsidRPr="00F70E23">
        <w:t xml:space="preserve">Corriveau, P. &amp; Greco, C. 2014. Misunderstanding (mis)understandings: Male sex workers and the Canadian criminal code. </w:t>
      </w:r>
      <w:r w:rsidRPr="00F70E23">
        <w:rPr>
          <w:i/>
        </w:rPr>
        <w:t>Sexuality &amp; Culture: An Interdisciplinary Quarterly,</w:t>
      </w:r>
      <w:r w:rsidRPr="00F70E23">
        <w:t xml:space="preserve"> 18</w:t>
      </w:r>
      <w:r w:rsidRPr="00F70E23">
        <w:rPr>
          <w:b/>
        </w:rPr>
        <w:t>,</w:t>
      </w:r>
      <w:r w:rsidRPr="00F70E23">
        <w:t xml:space="preserve"> 346-360.</w:t>
      </w:r>
    </w:p>
    <w:p w14:paraId="0C89E9CD" w14:textId="77777777" w:rsidR="00F70E23" w:rsidRPr="00F70E23" w:rsidRDefault="00F70E23" w:rsidP="00F70E23">
      <w:pPr>
        <w:pStyle w:val="EndNoteBibliography"/>
        <w:spacing w:after="0"/>
        <w:ind w:left="720" w:hanging="720"/>
      </w:pPr>
      <w:r w:rsidRPr="00F70E23">
        <w:t xml:space="preserve">Dewey, S. &amp; St Germain, T. 2014. "It Depends on the Cop:" Street-Based Sex Workers' Perspectives on Police Patrol Officers. </w:t>
      </w:r>
      <w:r w:rsidRPr="00F70E23">
        <w:rPr>
          <w:i/>
        </w:rPr>
        <w:t>Sexuality Research and Social Policy,</w:t>
      </w:r>
      <w:r w:rsidRPr="00F70E23">
        <w:t xml:space="preserve"> 11</w:t>
      </w:r>
      <w:r w:rsidRPr="00F70E23">
        <w:rPr>
          <w:b/>
        </w:rPr>
        <w:t>,</w:t>
      </w:r>
      <w:r w:rsidRPr="00F70E23">
        <w:t xml:space="preserve"> 256-270.</w:t>
      </w:r>
    </w:p>
    <w:p w14:paraId="6DC9B911" w14:textId="77777777" w:rsidR="00F70E23" w:rsidRPr="00F70E23" w:rsidRDefault="00F70E23" w:rsidP="00F70E23">
      <w:pPr>
        <w:pStyle w:val="EndNoteBibliography"/>
        <w:spacing w:after="0"/>
        <w:ind w:left="720" w:hanging="720"/>
      </w:pPr>
      <w:r w:rsidRPr="00F70E23">
        <w:t xml:space="preserve">Ediomo-Ubong, E. N. 2012. Sex work, drug use and sexual health risks: occupational norms among brothel-based sex workers in a Nigerian city. </w:t>
      </w:r>
      <w:r w:rsidRPr="00F70E23">
        <w:rPr>
          <w:i/>
        </w:rPr>
        <w:t>African Journal of Drug and Alcohol Studies,</w:t>
      </w:r>
      <w:r w:rsidRPr="00F70E23">
        <w:t xml:space="preserve"> 11</w:t>
      </w:r>
      <w:r w:rsidRPr="00F70E23">
        <w:rPr>
          <w:b/>
        </w:rPr>
        <w:t>,</w:t>
      </w:r>
      <w:r w:rsidRPr="00F70E23">
        <w:t xml:space="preserve"> 95-105.</w:t>
      </w:r>
    </w:p>
    <w:p w14:paraId="0F9C9DE8" w14:textId="77777777" w:rsidR="00F70E23" w:rsidRPr="00F70E23" w:rsidRDefault="00F70E23" w:rsidP="00F70E23">
      <w:pPr>
        <w:pStyle w:val="EndNoteBibliography"/>
        <w:spacing w:after="0"/>
        <w:ind w:left="720" w:hanging="720"/>
      </w:pPr>
      <w:r w:rsidRPr="00F70E23">
        <w:t xml:space="preserve">Foley, E. E. &amp; Nguer, R. 2010. Courting success in HIV/AIDS prevention: the challenges of addressing aconcentrated epidemic in Senegal. </w:t>
      </w:r>
      <w:r w:rsidRPr="00F70E23">
        <w:rPr>
          <w:i/>
        </w:rPr>
        <w:t>African Journal of AIDS Research (AJAR),</w:t>
      </w:r>
      <w:r w:rsidRPr="00F70E23">
        <w:t xml:space="preserve"> 9</w:t>
      </w:r>
      <w:r w:rsidRPr="00F70E23">
        <w:rPr>
          <w:b/>
        </w:rPr>
        <w:t>,</w:t>
      </w:r>
      <w:r w:rsidRPr="00F70E23">
        <w:t xml:space="preserve"> 325-336.</w:t>
      </w:r>
    </w:p>
    <w:p w14:paraId="788154AE" w14:textId="77777777" w:rsidR="00F70E23" w:rsidRPr="00F70E23" w:rsidRDefault="00F70E23" w:rsidP="00F70E23">
      <w:pPr>
        <w:pStyle w:val="EndNoteBibliography"/>
        <w:spacing w:after="0"/>
        <w:ind w:left="720" w:hanging="720"/>
      </w:pPr>
      <w:r w:rsidRPr="00F70E23">
        <w:t xml:space="preserve">Ghimire, L., Smith, W. C. S., Teijlingen, E. R. v., Dahal, R. &amp; Luitel, N. P. 2011. Reasons for non-use of condoms and self- efficacy among female sex workers: a qualitative study in Nepal. </w:t>
      </w:r>
      <w:r w:rsidRPr="00F70E23">
        <w:rPr>
          <w:i/>
        </w:rPr>
        <w:t>BMC Women's Health,</w:t>
      </w:r>
      <w:r w:rsidRPr="00F70E23">
        <w:t xml:space="preserve"> 11.</w:t>
      </w:r>
    </w:p>
    <w:p w14:paraId="174BF75A" w14:textId="77777777" w:rsidR="00F70E23" w:rsidRPr="00F70E23" w:rsidRDefault="00F70E23" w:rsidP="00F70E23">
      <w:pPr>
        <w:pStyle w:val="EndNoteBibliography"/>
        <w:spacing w:after="0"/>
        <w:ind w:left="720" w:hanging="720"/>
      </w:pPr>
      <w:r w:rsidRPr="00F70E23">
        <w:t xml:space="preserve">Goldenberg, S. M., Jimenez, T. R., Brouwer, K. C., Miranda, S. M. &amp; Silverman, J. G. 2018. Influence of indoor work environments on health, safety, and human rights among migrant sex workers at the Guatemala-Mexico Border: a call for occupational health and safety interventions. </w:t>
      </w:r>
      <w:r w:rsidRPr="00F70E23">
        <w:rPr>
          <w:i/>
        </w:rPr>
        <w:t>Bmc International Health and Human Rights,</w:t>
      </w:r>
      <w:r w:rsidRPr="00F70E23">
        <w:t xml:space="preserve"> 18.</w:t>
      </w:r>
    </w:p>
    <w:p w14:paraId="357FD146" w14:textId="77777777" w:rsidR="00F70E23" w:rsidRPr="00F70E23" w:rsidRDefault="00F70E23" w:rsidP="00F70E23">
      <w:pPr>
        <w:pStyle w:val="EndNoteBibliography"/>
        <w:spacing w:after="0"/>
        <w:ind w:left="720" w:hanging="720"/>
      </w:pPr>
      <w:r w:rsidRPr="00F70E23">
        <w:t xml:space="preserve">Gulcur, L. &amp; Ilkkaracan, P. 2002. The "Natasha" experience: Migrant sex workers from the former Soviet Union and Eastern Europe in Turkey. </w:t>
      </w:r>
      <w:r w:rsidRPr="00F70E23">
        <w:rPr>
          <w:i/>
        </w:rPr>
        <w:t>Women's Studies International Forum,</w:t>
      </w:r>
      <w:r w:rsidRPr="00F70E23">
        <w:t xml:space="preserve"> 25</w:t>
      </w:r>
      <w:r w:rsidRPr="00F70E23">
        <w:rPr>
          <w:b/>
        </w:rPr>
        <w:t>,</w:t>
      </w:r>
      <w:r w:rsidRPr="00F70E23">
        <w:t xml:space="preserve"> 411-421.</w:t>
      </w:r>
    </w:p>
    <w:p w14:paraId="36D0977E" w14:textId="77777777" w:rsidR="00F70E23" w:rsidRPr="00F70E23" w:rsidRDefault="00F70E23" w:rsidP="00F70E23">
      <w:pPr>
        <w:pStyle w:val="EndNoteBibliography"/>
        <w:spacing w:after="0"/>
        <w:ind w:left="720" w:hanging="720"/>
      </w:pPr>
      <w:r w:rsidRPr="00F70E23">
        <w:t xml:space="preserve">Ham, J. &amp; Gerard, A. 2014. Strategic in/visibility: Does agency make sex workers invisible? </w:t>
      </w:r>
      <w:r w:rsidRPr="00F70E23">
        <w:rPr>
          <w:i/>
        </w:rPr>
        <w:t>Criminol Crim Justice,</w:t>
      </w:r>
      <w:r w:rsidRPr="00F70E23">
        <w:t xml:space="preserve"> 14</w:t>
      </w:r>
      <w:r w:rsidRPr="00F70E23">
        <w:rPr>
          <w:b/>
        </w:rPr>
        <w:t>,</w:t>
      </w:r>
      <w:r w:rsidRPr="00F70E23">
        <w:t xml:space="preserve"> 298-313.</w:t>
      </w:r>
    </w:p>
    <w:p w14:paraId="4CBB96BA" w14:textId="77777777" w:rsidR="00F70E23" w:rsidRPr="00F70E23" w:rsidRDefault="00F70E23" w:rsidP="00F70E23">
      <w:pPr>
        <w:pStyle w:val="EndNoteBibliography"/>
        <w:spacing w:after="0"/>
        <w:ind w:left="720" w:hanging="720"/>
      </w:pPr>
      <w:r w:rsidRPr="00F70E23">
        <w:lastRenderedPageBreak/>
        <w:t xml:space="preserve">Handlovsky, I., Bungay, V. &amp; Kolar, K. 2012. Condom use as situated in a risk context: women's experiences in the massage parlour industry in Vancouver, Canada. </w:t>
      </w:r>
      <w:r w:rsidRPr="00F70E23">
        <w:rPr>
          <w:i/>
        </w:rPr>
        <w:t>Culture, Health &amp; Sexuality,</w:t>
      </w:r>
      <w:r w:rsidRPr="00F70E23">
        <w:t xml:space="preserve"> 14</w:t>
      </w:r>
      <w:r w:rsidRPr="00F70E23">
        <w:rPr>
          <w:b/>
        </w:rPr>
        <w:t>,</w:t>
      </w:r>
      <w:r w:rsidRPr="00F70E23">
        <w:t xml:space="preserve"> 1007-1020.</w:t>
      </w:r>
    </w:p>
    <w:p w14:paraId="3CB78B1F" w14:textId="77777777" w:rsidR="00F70E23" w:rsidRPr="00F70E23" w:rsidRDefault="00F70E23" w:rsidP="00F70E23">
      <w:pPr>
        <w:pStyle w:val="EndNoteBibliography"/>
        <w:spacing w:after="0"/>
        <w:ind w:left="720" w:hanging="720"/>
      </w:pPr>
      <w:r w:rsidRPr="00F70E23">
        <w:t xml:space="preserve">Huang, Y. Y. &amp; Pan, S. M. 2014. Government crackdown of sex work in China: Responses from female sex workers and implications for their health. </w:t>
      </w:r>
      <w:r w:rsidRPr="00F70E23">
        <w:rPr>
          <w:i/>
        </w:rPr>
        <w:t>Glob Pub Health,</w:t>
      </w:r>
      <w:r w:rsidRPr="00F70E23">
        <w:t xml:space="preserve"> 9</w:t>
      </w:r>
      <w:r w:rsidRPr="00F70E23">
        <w:rPr>
          <w:b/>
        </w:rPr>
        <w:t>,</w:t>
      </w:r>
      <w:r w:rsidRPr="00F70E23">
        <w:t xml:space="preserve"> 1067-1079.</w:t>
      </w:r>
    </w:p>
    <w:p w14:paraId="57DF6B38" w14:textId="77777777" w:rsidR="00F70E23" w:rsidRPr="00F70E23" w:rsidRDefault="00F70E23" w:rsidP="00F70E23">
      <w:pPr>
        <w:pStyle w:val="EndNoteBibliography"/>
        <w:spacing w:after="0"/>
        <w:ind w:left="720" w:hanging="720"/>
      </w:pPr>
      <w:r w:rsidRPr="00F70E23">
        <w:t xml:space="preserve">Karim, Q. A., Karim, S. S. A., Soldan, K. &amp; Zondi, M. 1995. Reducing the risk of HIV infection among South African sex workers: Socioeconomic and gender barriers. </w:t>
      </w:r>
      <w:r w:rsidRPr="00F70E23">
        <w:rPr>
          <w:i/>
        </w:rPr>
        <w:t>Am J Pub Health,</w:t>
      </w:r>
      <w:r w:rsidRPr="00F70E23">
        <w:t xml:space="preserve"> 85</w:t>
      </w:r>
      <w:r w:rsidRPr="00F70E23">
        <w:rPr>
          <w:b/>
        </w:rPr>
        <w:t>,</w:t>
      </w:r>
      <w:r w:rsidRPr="00F70E23">
        <w:t xml:space="preserve"> 1521-1525.</w:t>
      </w:r>
    </w:p>
    <w:p w14:paraId="5EF63F68" w14:textId="77777777" w:rsidR="00F70E23" w:rsidRPr="00F70E23" w:rsidRDefault="00F70E23" w:rsidP="00F70E23">
      <w:pPr>
        <w:pStyle w:val="EndNoteBibliography"/>
        <w:spacing w:after="0"/>
        <w:ind w:left="720" w:hanging="720"/>
      </w:pPr>
      <w:r w:rsidRPr="00F70E23">
        <w:t xml:space="preserve">Katsulis, Y., Lopez, V., Durfee, A. &amp; Robillard, A. 2010. Female Sex Workers and the Social Context of Workplace Violence in Tijuana, Mexico. </w:t>
      </w:r>
      <w:r w:rsidRPr="00F70E23">
        <w:rPr>
          <w:i/>
        </w:rPr>
        <w:t>Medical Anthropology Quarterly,</w:t>
      </w:r>
      <w:r w:rsidRPr="00F70E23">
        <w:t xml:space="preserve"> 24</w:t>
      </w:r>
      <w:r w:rsidRPr="00F70E23">
        <w:rPr>
          <w:b/>
        </w:rPr>
        <w:t>,</w:t>
      </w:r>
      <w:r w:rsidRPr="00F70E23">
        <w:t xml:space="preserve"> 344-362.</w:t>
      </w:r>
    </w:p>
    <w:p w14:paraId="79444426" w14:textId="77777777" w:rsidR="00F70E23" w:rsidRPr="00F70E23" w:rsidRDefault="00F70E23" w:rsidP="00F70E23">
      <w:pPr>
        <w:pStyle w:val="EndNoteBibliography"/>
        <w:spacing w:after="0"/>
        <w:ind w:left="720" w:hanging="720"/>
      </w:pPr>
      <w:r w:rsidRPr="00F70E23">
        <w:t xml:space="preserve">Kiernan, B., Mishori, R. &amp; Masoda, M. 2016. 'There is fear but there is no other work': a preliminary qualitative exploration of the experience of sex workers in eastern Democratic Republic of Congo. </w:t>
      </w:r>
      <w:r w:rsidRPr="00F70E23">
        <w:rPr>
          <w:i/>
        </w:rPr>
        <w:t>Culture, Health &amp; Sexuality,</w:t>
      </w:r>
      <w:r w:rsidRPr="00F70E23">
        <w:t xml:space="preserve"> 18</w:t>
      </w:r>
      <w:r w:rsidRPr="00F70E23">
        <w:rPr>
          <w:b/>
        </w:rPr>
        <w:t>,</w:t>
      </w:r>
      <w:r w:rsidRPr="00F70E23">
        <w:t xml:space="preserve"> 237-248.</w:t>
      </w:r>
    </w:p>
    <w:p w14:paraId="162C0C5E" w14:textId="77777777" w:rsidR="00F70E23" w:rsidRPr="00F70E23" w:rsidRDefault="00F70E23" w:rsidP="00F70E23">
      <w:pPr>
        <w:pStyle w:val="EndNoteBibliography"/>
        <w:spacing w:after="0"/>
        <w:ind w:left="720" w:hanging="720"/>
      </w:pPr>
      <w:r w:rsidRPr="00F70E23">
        <w:t xml:space="preserve">Krusi, A., Chettiar, J., Ridgway, A., Abbott, J., Strathdee, S. A. &amp; Shannon, K. 2012. Negotiating safety and sexual risk reduction with clients in unsanctioned safer indoor sex work environments: a qualitative study. </w:t>
      </w:r>
      <w:r w:rsidRPr="00F70E23">
        <w:rPr>
          <w:i/>
        </w:rPr>
        <w:t>Am J Pub Health,</w:t>
      </w:r>
      <w:r w:rsidRPr="00F70E23">
        <w:t xml:space="preserve"> 102</w:t>
      </w:r>
      <w:r w:rsidRPr="00F70E23">
        <w:rPr>
          <w:b/>
        </w:rPr>
        <w:t>,</w:t>
      </w:r>
      <w:r w:rsidRPr="00F70E23">
        <w:t xml:space="preserve"> 1154-1159.</w:t>
      </w:r>
    </w:p>
    <w:p w14:paraId="6648C0C8" w14:textId="77777777" w:rsidR="00F70E23" w:rsidRPr="00F70E23" w:rsidRDefault="00F70E23" w:rsidP="00F70E23">
      <w:pPr>
        <w:pStyle w:val="EndNoteBibliography"/>
        <w:spacing w:after="0"/>
        <w:ind w:left="720" w:hanging="720"/>
      </w:pPr>
      <w:r w:rsidRPr="00F70E23">
        <w:t xml:space="preserve">Krusi, A., Kerr, T., Taylor, C., Rhodes, T. &amp; Shannon, K. 2016. 'They won't change it back in their heads that we're trash': the intersection of sex work-related stigma and evolving policing strategies. </w:t>
      </w:r>
      <w:r w:rsidRPr="00F70E23">
        <w:rPr>
          <w:i/>
        </w:rPr>
        <w:t>Sociol Health Illn,</w:t>
      </w:r>
      <w:r w:rsidRPr="00F70E23">
        <w:t xml:space="preserve"> 38</w:t>
      </w:r>
      <w:r w:rsidRPr="00F70E23">
        <w:rPr>
          <w:b/>
        </w:rPr>
        <w:t>,</w:t>
      </w:r>
      <w:r w:rsidRPr="00F70E23">
        <w:t xml:space="preserve"> 1137-50.</w:t>
      </w:r>
    </w:p>
    <w:p w14:paraId="5CA54402" w14:textId="77777777" w:rsidR="00F70E23" w:rsidRPr="00F70E23" w:rsidRDefault="00F70E23" w:rsidP="00F70E23">
      <w:pPr>
        <w:pStyle w:val="EndNoteBibliography"/>
        <w:spacing w:after="0"/>
        <w:ind w:left="720" w:hanging="720"/>
      </w:pPr>
      <w:r w:rsidRPr="00F70E23">
        <w:t xml:space="preserve">Krusi, A., Pacey, K., Bird, L., Taylor, C., Chettiar, J., Allan, S., Bennett, D., Montaner, J. S., Kerr, T. &amp; Shannon, K. 2014. Criminalisation of clients: Reproducing vulnerabilities for violence and poor health among street-based sex workers in Canada - A qualitative study. </w:t>
      </w:r>
      <w:r w:rsidRPr="00F70E23">
        <w:rPr>
          <w:i/>
        </w:rPr>
        <w:t>BMJ open,</w:t>
      </w:r>
      <w:r w:rsidRPr="00F70E23">
        <w:t xml:space="preserve"> 4 (6) (no pagination).</w:t>
      </w:r>
    </w:p>
    <w:p w14:paraId="5ED4663C" w14:textId="77777777" w:rsidR="00F70E23" w:rsidRPr="00F70E23" w:rsidRDefault="00F70E23" w:rsidP="00F70E23">
      <w:pPr>
        <w:pStyle w:val="EndNoteBibliography"/>
        <w:spacing w:after="0"/>
        <w:ind w:left="720" w:hanging="720"/>
      </w:pPr>
      <w:r w:rsidRPr="00F70E23">
        <w:t xml:space="preserve">Levy, J. &amp; Jakobsson, P. 2014. Sweden's abolitionist discourse and law: Effects on the dynamics of Swedish sex work and on the lives of Sweden's sex workers. </w:t>
      </w:r>
      <w:r w:rsidRPr="00F70E23">
        <w:rPr>
          <w:i/>
        </w:rPr>
        <w:t>Criminology &amp; Criminal Justice: An International Journal,</w:t>
      </w:r>
      <w:r w:rsidRPr="00F70E23">
        <w:t xml:space="preserve"> 14</w:t>
      </w:r>
      <w:r w:rsidRPr="00F70E23">
        <w:rPr>
          <w:b/>
        </w:rPr>
        <w:t>,</w:t>
      </w:r>
      <w:r w:rsidRPr="00F70E23">
        <w:t xml:space="preserve"> 593-607.</w:t>
      </w:r>
    </w:p>
    <w:p w14:paraId="79D1C491" w14:textId="77777777" w:rsidR="00F70E23" w:rsidRPr="00F70E23" w:rsidRDefault="00F70E23" w:rsidP="00F70E23">
      <w:pPr>
        <w:pStyle w:val="EndNoteBibliography"/>
        <w:spacing w:after="0"/>
        <w:ind w:left="720" w:hanging="720"/>
      </w:pPr>
      <w:r w:rsidRPr="00F70E23">
        <w:t xml:space="preserve">Lutnick, A. &amp; Cohan, D. 2009. Criminalization, legalization or decriminalization of sex work: what female sex workers say in San Francisco, USA. </w:t>
      </w:r>
      <w:r w:rsidRPr="00F70E23">
        <w:rPr>
          <w:i/>
        </w:rPr>
        <w:t>Reproductive Health Matters,</w:t>
      </w:r>
      <w:r w:rsidRPr="00F70E23">
        <w:t xml:space="preserve"> 17</w:t>
      </w:r>
      <w:r w:rsidRPr="00F70E23">
        <w:rPr>
          <w:b/>
        </w:rPr>
        <w:t>,</w:t>
      </w:r>
      <w:r w:rsidRPr="00F70E23">
        <w:t xml:space="preserve"> 38-46.</w:t>
      </w:r>
    </w:p>
    <w:p w14:paraId="190185F0" w14:textId="77777777" w:rsidR="00F70E23" w:rsidRPr="00F70E23" w:rsidRDefault="00F70E23" w:rsidP="00F70E23">
      <w:pPr>
        <w:pStyle w:val="EndNoteBibliography"/>
        <w:spacing w:after="0"/>
        <w:ind w:left="720" w:hanging="720"/>
      </w:pPr>
      <w:r w:rsidRPr="00F70E23">
        <w:t xml:space="preserve">Lyons, T., Krüsi, A., Pierre, L., Kerr, T., Small, W. &amp; Shannon, K. 2017. Negotiating Violence in the Context of Transphobia and Criminalization: The Experiences of Trans Sex Workers in Vancouver, Canada. </w:t>
      </w:r>
      <w:r w:rsidRPr="00F70E23">
        <w:rPr>
          <w:i/>
        </w:rPr>
        <w:t>Qualitative Health Research,</w:t>
      </w:r>
      <w:r w:rsidRPr="00F70E23">
        <w:t xml:space="preserve"> 27</w:t>
      </w:r>
      <w:r w:rsidRPr="00F70E23">
        <w:rPr>
          <w:b/>
        </w:rPr>
        <w:t>,</w:t>
      </w:r>
      <w:r w:rsidRPr="00F70E23">
        <w:t xml:space="preserve"> 182-190.</w:t>
      </w:r>
    </w:p>
    <w:p w14:paraId="4C1B8582" w14:textId="77777777" w:rsidR="00F70E23" w:rsidRPr="00F70E23" w:rsidRDefault="00F70E23" w:rsidP="00F70E23">
      <w:pPr>
        <w:pStyle w:val="EndNoteBibliography"/>
        <w:spacing w:after="0"/>
        <w:ind w:left="720" w:hanging="720"/>
      </w:pPr>
      <w:r w:rsidRPr="00F70E23">
        <w:t xml:space="preserve">Maher, L., Dixon, T. C., Phlong, P., Mooney-Somers, J., Stein, E. S. &amp; Page, K. 2015. Conflicting Rights: How the Prohibition of Human Trafficking and Sexual Exploitation Infringes the Right to Health of Female Sex Workers in Phnom Penh, Cambodia. </w:t>
      </w:r>
      <w:r w:rsidRPr="00F70E23">
        <w:rPr>
          <w:i/>
        </w:rPr>
        <w:t>Health &amp; Human Rights: An International Journal,</w:t>
      </w:r>
      <w:r w:rsidRPr="00F70E23">
        <w:t xml:space="preserve"> 17</w:t>
      </w:r>
      <w:r w:rsidRPr="00F70E23">
        <w:rPr>
          <w:b/>
        </w:rPr>
        <w:t>,</w:t>
      </w:r>
      <w:r w:rsidRPr="00F70E23">
        <w:t xml:space="preserve"> 102-113.</w:t>
      </w:r>
    </w:p>
    <w:p w14:paraId="1EAF96DF" w14:textId="77777777" w:rsidR="00F70E23" w:rsidRPr="00F70E23" w:rsidRDefault="00F70E23" w:rsidP="00F70E23">
      <w:pPr>
        <w:pStyle w:val="EndNoteBibliography"/>
        <w:spacing w:after="0"/>
        <w:ind w:left="720" w:hanging="720"/>
      </w:pPr>
      <w:r w:rsidRPr="00F70E23">
        <w:t xml:space="preserve">Maher, L., Mooney-Somers, J., Phlong, P., Couture, M.-C., Stein, E., Evans, J., Cockroft, M., Sansothy, N., Nemoto, T. &amp; Page, K. 2011. Selling sex in unsafe spaces: Sex work risk environments in Phnom Penh, Cambodia. </w:t>
      </w:r>
      <w:r w:rsidRPr="00F70E23">
        <w:rPr>
          <w:i/>
        </w:rPr>
        <w:t>Harm Reduction Journal Vol 8 Nov 2011, ArtID 30,</w:t>
      </w:r>
      <w:r w:rsidRPr="00F70E23">
        <w:t xml:space="preserve"> 8.</w:t>
      </w:r>
    </w:p>
    <w:p w14:paraId="5F2E7152" w14:textId="77777777" w:rsidR="00F70E23" w:rsidRPr="00F70E23" w:rsidRDefault="00F70E23" w:rsidP="00F70E23">
      <w:pPr>
        <w:pStyle w:val="EndNoteBibliography"/>
        <w:spacing w:after="0"/>
        <w:ind w:left="720" w:hanging="720"/>
      </w:pPr>
      <w:r w:rsidRPr="00F70E23">
        <w:t xml:space="preserve">Mayhew, S., Collumbien, M., Qureshi, A., Platt, L., Rafiq, N., Faisel, A., Lalji, N. &amp; Hawkes, S. 2009. Protecting the unprotected: mixed-method research on drug use, sex work and rights in Pakistan's fight against HIV/AIDS. (Special Issue: STIs and HIV in Pakistan: from analysis to action.). </w:t>
      </w:r>
      <w:r w:rsidRPr="00F70E23">
        <w:rPr>
          <w:i/>
        </w:rPr>
        <w:t>Sex Trans Inf,</w:t>
      </w:r>
      <w:r w:rsidRPr="00F70E23">
        <w:t xml:space="preserve"> 85</w:t>
      </w:r>
      <w:r w:rsidRPr="00F70E23">
        <w:rPr>
          <w:b/>
        </w:rPr>
        <w:t>,</w:t>
      </w:r>
      <w:r w:rsidRPr="00F70E23">
        <w:t xml:space="preserve"> ii31-ii36.</w:t>
      </w:r>
    </w:p>
    <w:p w14:paraId="069DD126" w14:textId="77777777" w:rsidR="00F70E23" w:rsidRPr="00F70E23" w:rsidRDefault="00F70E23" w:rsidP="00F70E23">
      <w:pPr>
        <w:pStyle w:val="EndNoteBibliography"/>
        <w:spacing w:after="0"/>
        <w:ind w:left="720" w:hanging="720"/>
      </w:pPr>
      <w:r w:rsidRPr="00F70E23">
        <w:t xml:space="preserve">Miller, J. 2002. Violence and coercion in Sri Lanka's commercial sex industry: intersections of gender, sexuality, culture, and the law. </w:t>
      </w:r>
      <w:r w:rsidRPr="00F70E23">
        <w:rPr>
          <w:i/>
        </w:rPr>
        <w:t>Violence Against Women,</w:t>
      </w:r>
      <w:r w:rsidRPr="00F70E23">
        <w:t xml:space="preserve"> 8</w:t>
      </w:r>
      <w:r w:rsidRPr="00F70E23">
        <w:rPr>
          <w:b/>
        </w:rPr>
        <w:t>,</w:t>
      </w:r>
      <w:r w:rsidRPr="00F70E23">
        <w:t xml:space="preserve"> 1044-1073.</w:t>
      </w:r>
    </w:p>
    <w:p w14:paraId="10E9A211" w14:textId="77777777" w:rsidR="00F70E23" w:rsidRPr="00F70E23" w:rsidRDefault="00F70E23" w:rsidP="00F70E23">
      <w:pPr>
        <w:pStyle w:val="EndNoteBibliography"/>
        <w:spacing w:after="0"/>
        <w:ind w:left="720" w:hanging="720"/>
      </w:pPr>
      <w:r w:rsidRPr="00F70E23">
        <w:t xml:space="preserve">Nichols, A. 2010. Dance Ponnaya, Dance! Police Abuses Against Transgender Sex Workers in Sri Lanka. </w:t>
      </w:r>
      <w:r w:rsidRPr="00F70E23">
        <w:rPr>
          <w:i/>
        </w:rPr>
        <w:t>Feminist Criminology,</w:t>
      </w:r>
      <w:r w:rsidRPr="00F70E23">
        <w:t xml:space="preserve"> 5</w:t>
      </w:r>
      <w:r w:rsidRPr="00F70E23">
        <w:rPr>
          <w:b/>
        </w:rPr>
        <w:t>,</w:t>
      </w:r>
      <w:r w:rsidRPr="00F70E23">
        <w:t xml:space="preserve"> 195-222.</w:t>
      </w:r>
    </w:p>
    <w:p w14:paraId="568C7C66" w14:textId="77777777" w:rsidR="00F70E23" w:rsidRPr="00F70E23" w:rsidRDefault="00F70E23" w:rsidP="00F70E23">
      <w:pPr>
        <w:pStyle w:val="EndNoteBibliography"/>
        <w:spacing w:after="0"/>
        <w:ind w:left="720" w:hanging="720"/>
      </w:pPr>
      <w:r w:rsidRPr="00F70E23">
        <w:t xml:space="preserve">O'Doherty, T. 2011. Criminalization and off-street sex work in Canada. </w:t>
      </w:r>
      <w:r w:rsidRPr="00F70E23">
        <w:rPr>
          <w:i/>
        </w:rPr>
        <w:t>Canadian Journal of Criminology and Criminal Justice,</w:t>
      </w:r>
      <w:r w:rsidRPr="00F70E23">
        <w:t xml:space="preserve"> 53</w:t>
      </w:r>
      <w:r w:rsidRPr="00F70E23">
        <w:rPr>
          <w:b/>
        </w:rPr>
        <w:t>,</w:t>
      </w:r>
      <w:r w:rsidRPr="00F70E23">
        <w:t xml:space="preserve"> 217-245.</w:t>
      </w:r>
    </w:p>
    <w:p w14:paraId="749B1044" w14:textId="77777777" w:rsidR="00F70E23" w:rsidRPr="00F70E23" w:rsidRDefault="00F70E23" w:rsidP="00F70E23">
      <w:pPr>
        <w:pStyle w:val="EndNoteBibliography"/>
        <w:spacing w:after="0"/>
        <w:ind w:left="720" w:hanging="720"/>
      </w:pPr>
      <w:r w:rsidRPr="00F70E23">
        <w:t xml:space="preserve">Okal, J., Chersich, M. F., Tsui, S., Sutherland, E., Temmerman, M. &amp; Luchters, S. 2011. Sexual and physical violence against female sex workers in Kenya: a qualitative enquiry. </w:t>
      </w:r>
      <w:r w:rsidRPr="00F70E23">
        <w:rPr>
          <w:i/>
        </w:rPr>
        <w:t>AIDS Care,</w:t>
      </w:r>
      <w:r w:rsidRPr="00F70E23">
        <w:t xml:space="preserve"> 23</w:t>
      </w:r>
      <w:r w:rsidRPr="00F70E23">
        <w:rPr>
          <w:b/>
        </w:rPr>
        <w:t>,</w:t>
      </w:r>
      <w:r w:rsidRPr="00F70E23">
        <w:t xml:space="preserve"> 612-618.</w:t>
      </w:r>
    </w:p>
    <w:p w14:paraId="206550C2" w14:textId="77777777" w:rsidR="00F70E23" w:rsidRPr="00F70E23" w:rsidRDefault="00F70E23" w:rsidP="00F70E23">
      <w:pPr>
        <w:pStyle w:val="EndNoteBibliography"/>
        <w:spacing w:after="0"/>
        <w:ind w:left="720" w:hanging="720"/>
      </w:pPr>
      <w:r w:rsidRPr="00F70E23">
        <w:t xml:space="preserve">Pitcher, J. &amp; Wijers, M. 2014. The impact of different regulatory models on the labour conditions, safety and welfare of indoor-based sex workers. </w:t>
      </w:r>
      <w:r w:rsidRPr="00F70E23">
        <w:rPr>
          <w:i/>
        </w:rPr>
        <w:t>Criminol Crim Justice,</w:t>
      </w:r>
      <w:r w:rsidRPr="00F70E23">
        <w:t xml:space="preserve"> 14</w:t>
      </w:r>
      <w:r w:rsidRPr="00F70E23">
        <w:rPr>
          <w:b/>
        </w:rPr>
        <w:t>,</w:t>
      </w:r>
      <w:r w:rsidRPr="00F70E23">
        <w:t xml:space="preserve"> 549-564.</w:t>
      </w:r>
    </w:p>
    <w:p w14:paraId="18CA5CB8" w14:textId="77777777" w:rsidR="00F70E23" w:rsidRPr="00F70E23" w:rsidRDefault="00F70E23" w:rsidP="00F70E23">
      <w:pPr>
        <w:pStyle w:val="EndNoteBibliography"/>
        <w:spacing w:after="0"/>
        <w:ind w:left="720" w:hanging="720"/>
      </w:pPr>
      <w:r w:rsidRPr="00F70E23">
        <w:t xml:space="preserve">Pyett, P. &amp; Warr, D. 1999. Women at risk in sex work: strategies for survival. </w:t>
      </w:r>
      <w:r w:rsidRPr="00F70E23">
        <w:rPr>
          <w:i/>
        </w:rPr>
        <w:t>Journal of Sociology,</w:t>
      </w:r>
      <w:r w:rsidRPr="00F70E23">
        <w:t xml:space="preserve"> 35</w:t>
      </w:r>
      <w:r w:rsidRPr="00F70E23">
        <w:rPr>
          <w:b/>
        </w:rPr>
        <w:t>,</w:t>
      </w:r>
      <w:r w:rsidRPr="00F70E23">
        <w:t xml:space="preserve"> 183-197.</w:t>
      </w:r>
    </w:p>
    <w:p w14:paraId="4B2A0EB8" w14:textId="77777777" w:rsidR="00F70E23" w:rsidRPr="00F70E23" w:rsidRDefault="00F70E23" w:rsidP="00F70E23">
      <w:pPr>
        <w:pStyle w:val="EndNoteBibliography"/>
        <w:spacing w:after="0"/>
        <w:ind w:left="720" w:hanging="720"/>
      </w:pPr>
      <w:r w:rsidRPr="00F70E23">
        <w:t xml:space="preserve">Ratinthorn, A., Meleis, A. &amp; Sindhu, S. 2009. Trapped in circle of threats: violence against sex workers in Thailand. </w:t>
      </w:r>
      <w:r w:rsidRPr="00F70E23">
        <w:rPr>
          <w:i/>
        </w:rPr>
        <w:t>Health Care for Women International,</w:t>
      </w:r>
      <w:r w:rsidRPr="00F70E23">
        <w:t xml:space="preserve"> 30</w:t>
      </w:r>
      <w:r w:rsidRPr="00F70E23">
        <w:rPr>
          <w:b/>
        </w:rPr>
        <w:t>,</w:t>
      </w:r>
      <w:r w:rsidRPr="00F70E23">
        <w:t xml:space="preserve"> 249-269.</w:t>
      </w:r>
    </w:p>
    <w:p w14:paraId="02574D49" w14:textId="77777777" w:rsidR="00F70E23" w:rsidRPr="00F70E23" w:rsidRDefault="00F70E23" w:rsidP="00F70E23">
      <w:pPr>
        <w:pStyle w:val="EndNoteBibliography"/>
        <w:spacing w:after="0"/>
        <w:ind w:left="720" w:hanging="720"/>
      </w:pPr>
      <w:r w:rsidRPr="00F70E23">
        <w:lastRenderedPageBreak/>
        <w:t xml:space="preserve">Rhodes, T., Simic, M., Baros, S., Platt, L. &amp; Zikic, B. 2008. Police violence and sexual risk among female and transvestite sex workers in Serbia: qualitative study. </w:t>
      </w:r>
      <w:r w:rsidRPr="00F70E23">
        <w:rPr>
          <w:i/>
        </w:rPr>
        <w:t>BMJ: British Medical Journal (International Edition),</w:t>
      </w:r>
      <w:r w:rsidRPr="00F70E23">
        <w:t xml:space="preserve"> 337</w:t>
      </w:r>
      <w:r w:rsidRPr="00F70E23">
        <w:rPr>
          <w:b/>
        </w:rPr>
        <w:t>,</w:t>
      </w:r>
      <w:r w:rsidRPr="00F70E23">
        <w:t xml:space="preserve"> 560-563.</w:t>
      </w:r>
    </w:p>
    <w:p w14:paraId="696E69EF" w14:textId="77777777" w:rsidR="00F70E23" w:rsidRPr="00F70E23" w:rsidRDefault="00F70E23" w:rsidP="00F70E23">
      <w:pPr>
        <w:pStyle w:val="EndNoteBibliography"/>
        <w:spacing w:after="0"/>
        <w:ind w:left="720" w:hanging="720"/>
      </w:pPr>
      <w:r w:rsidRPr="00F70E23">
        <w:t xml:space="preserve">Rocha-Jimenez, T., Brouwer, K. C., Silverman, J. G., Morales-Miranda, S. &amp; Goldenberg, S. M. 2017. Exploring the Context and Implementation of Public Health Regulations Governing Sex Work: A Qualitative Study with Migrant Sex Workers in Guatemala. </w:t>
      </w:r>
      <w:r w:rsidRPr="00F70E23">
        <w:rPr>
          <w:i/>
        </w:rPr>
        <w:t>Journal of Immigrant and Minority Health,</w:t>
      </w:r>
      <w:r w:rsidRPr="00F70E23">
        <w:t xml:space="preserve"> 19</w:t>
      </w:r>
      <w:r w:rsidRPr="00F70E23">
        <w:rPr>
          <w:b/>
        </w:rPr>
        <w:t>,</w:t>
      </w:r>
      <w:r w:rsidRPr="00F70E23">
        <w:t xml:space="preserve"> 1235-1244.</w:t>
      </w:r>
    </w:p>
    <w:p w14:paraId="4937F3C3" w14:textId="77777777" w:rsidR="00F70E23" w:rsidRPr="00F70E23" w:rsidRDefault="00F70E23" w:rsidP="00F70E23">
      <w:pPr>
        <w:pStyle w:val="EndNoteBibliography"/>
        <w:spacing w:after="0"/>
        <w:ind w:left="720" w:hanging="720"/>
      </w:pPr>
      <w:r w:rsidRPr="00F70E23">
        <w:t xml:space="preserve">Scorgie, F., Vasey, K., Harper, E., Richter, M., Nare, P., Maseko, S. &amp; Chersich, M. F. 2013. Human rights abuses and collective resilience among sex workers in four African countries: a qualitative study. </w:t>
      </w:r>
      <w:r w:rsidRPr="00F70E23">
        <w:rPr>
          <w:i/>
        </w:rPr>
        <w:t>Globalization and health,</w:t>
      </w:r>
      <w:r w:rsidRPr="00F70E23">
        <w:t xml:space="preserve"> 9</w:t>
      </w:r>
      <w:r w:rsidRPr="00F70E23">
        <w:rPr>
          <w:b/>
        </w:rPr>
        <w:t>,</w:t>
      </w:r>
      <w:r w:rsidRPr="00F70E23">
        <w:t xml:space="preserve"> 33.</w:t>
      </w:r>
    </w:p>
    <w:p w14:paraId="78BAC178" w14:textId="77777777" w:rsidR="00F70E23" w:rsidRPr="00F70E23" w:rsidRDefault="00F70E23" w:rsidP="00F70E23">
      <w:pPr>
        <w:pStyle w:val="EndNoteBibliography"/>
        <w:spacing w:after="0"/>
        <w:ind w:left="720" w:hanging="720"/>
      </w:pPr>
      <w:r w:rsidRPr="00F70E23">
        <w:t xml:space="preserve">Shannon, K., Kerr, T., Allinott, S., Chettiar, J., Shoveller, J. &amp; Tyndall, M. W. 2008. Social and structural violence and power relations in mitigating HIV risk of drug-using women in survival sex work. </w:t>
      </w:r>
      <w:r w:rsidRPr="00F70E23">
        <w:rPr>
          <w:i/>
        </w:rPr>
        <w:t>Soc Sci Med,</w:t>
      </w:r>
      <w:r w:rsidRPr="00F70E23">
        <w:t xml:space="preserve"> 66</w:t>
      </w:r>
      <w:r w:rsidRPr="00F70E23">
        <w:rPr>
          <w:b/>
        </w:rPr>
        <w:t>,</w:t>
      </w:r>
      <w:r w:rsidRPr="00F70E23">
        <w:t xml:space="preserve"> 911-921.</w:t>
      </w:r>
    </w:p>
    <w:p w14:paraId="23EEB116" w14:textId="77777777" w:rsidR="00F70E23" w:rsidRPr="00F70E23" w:rsidRDefault="00F70E23" w:rsidP="00F70E23">
      <w:pPr>
        <w:pStyle w:val="EndNoteBibliography"/>
        <w:spacing w:after="0"/>
        <w:ind w:left="720" w:hanging="720"/>
      </w:pPr>
      <w:r w:rsidRPr="00F70E23">
        <w:t xml:space="preserve">Sherman, S. G., Footer, K., Illangasekare, S., Clark, E., Pearson, E. &amp; Decker, M. R. 2015. “What makes you think you have special privileges because you are a police officer?” A qualitative exploration of police's role in the risk environment of female sex workers. </w:t>
      </w:r>
      <w:r w:rsidRPr="00F70E23">
        <w:rPr>
          <w:i/>
        </w:rPr>
        <w:t>AIDS Care,</w:t>
      </w:r>
      <w:r w:rsidRPr="00F70E23">
        <w:t xml:space="preserve"> 27</w:t>
      </w:r>
      <w:r w:rsidRPr="00F70E23">
        <w:rPr>
          <w:b/>
        </w:rPr>
        <w:t>,</w:t>
      </w:r>
      <w:r w:rsidRPr="00F70E23">
        <w:t xml:space="preserve"> 473-480.</w:t>
      </w:r>
    </w:p>
    <w:p w14:paraId="1387EB92" w14:textId="77777777" w:rsidR="00F70E23" w:rsidRPr="00F70E23" w:rsidRDefault="00F70E23" w:rsidP="00F70E23">
      <w:pPr>
        <w:pStyle w:val="EndNoteBibliography"/>
        <w:spacing w:after="0"/>
        <w:ind w:left="720" w:hanging="720"/>
      </w:pPr>
      <w:r w:rsidRPr="00F70E23">
        <w:t xml:space="preserve">Simic, M. &amp; Rhodes, T. 2009. Violence, dignity and HIV vulnerability: Street sex work in Serbia. </w:t>
      </w:r>
      <w:r w:rsidRPr="00F70E23">
        <w:rPr>
          <w:i/>
        </w:rPr>
        <w:t>Sociol Health Illn,</w:t>
      </w:r>
      <w:r w:rsidRPr="00F70E23">
        <w:t xml:space="preserve"> 31</w:t>
      </w:r>
      <w:r w:rsidRPr="00F70E23">
        <w:rPr>
          <w:b/>
        </w:rPr>
        <w:t>,</w:t>
      </w:r>
      <w:r w:rsidRPr="00F70E23">
        <w:t xml:space="preserve"> 1-16.</w:t>
      </w:r>
    </w:p>
    <w:p w14:paraId="1C5A7B11" w14:textId="77777777" w:rsidR="00F70E23" w:rsidRPr="00F70E23" w:rsidRDefault="00F70E23" w:rsidP="00F70E23">
      <w:pPr>
        <w:pStyle w:val="EndNoteBibliography"/>
        <w:ind w:left="720" w:hanging="720"/>
      </w:pPr>
      <w:r w:rsidRPr="00F70E23">
        <w:t xml:space="preserve">Wong, W. C. W., Holroyd, E. &amp; Bingham, A. 2011. Stigma and sex work from the perspective of female sex workers in Hong Kong. </w:t>
      </w:r>
      <w:r w:rsidRPr="00F70E23">
        <w:rPr>
          <w:i/>
        </w:rPr>
        <w:t>Sociology of Health &amp; Illness,</w:t>
      </w:r>
      <w:r w:rsidRPr="00F70E23">
        <w:t xml:space="preserve"> 33</w:t>
      </w:r>
      <w:r w:rsidRPr="00F70E23">
        <w:rPr>
          <w:b/>
        </w:rPr>
        <w:t>,</w:t>
      </w:r>
      <w:r w:rsidRPr="00F70E23">
        <w:t xml:space="preserve"> 50-65.</w:t>
      </w:r>
    </w:p>
    <w:p w14:paraId="7E8BD22E" w14:textId="77777777" w:rsidR="00ED28B2" w:rsidRDefault="00E77F6B">
      <w:pPr>
        <w:sectPr w:rsidR="00ED28B2" w:rsidSect="00ED28B2">
          <w:pgSz w:w="16838" w:h="11906" w:orient="landscape"/>
          <w:pgMar w:top="720" w:right="720" w:bottom="720" w:left="720" w:header="709" w:footer="709" w:gutter="0"/>
          <w:cols w:space="708"/>
          <w:docGrid w:linePitch="360"/>
        </w:sectPr>
      </w:pPr>
      <w:r>
        <w:fldChar w:fldCharType="end"/>
      </w:r>
    </w:p>
    <w:p w14:paraId="15F3B2CE" w14:textId="6CA484E9" w:rsidR="00EA4FAE" w:rsidRDefault="00EA4FAE" w:rsidP="00393DDD"/>
    <w:sectPr w:rsidR="00EA4FAE" w:rsidSect="00F053C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inionPro-Regular">
    <w:altName w:val="Cambria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AdvOT5fcf1b24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EF4748"/>
    <w:multiLevelType w:val="hybridMultilevel"/>
    <w:tmpl w:val="BB2ACF0E"/>
    <w:lvl w:ilvl="0" w:tplc="7022607C">
      <w:start w:val="1"/>
      <w:numFmt w:val="bullet"/>
      <w:lvlText w:val="̶"/>
      <w:lvlJc w:val="left"/>
      <w:pPr>
        <w:ind w:left="720" w:hanging="360"/>
      </w:pPr>
      <w:rPr>
        <w:rFonts w:ascii="Calibri" w:hAnsi="Calibr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D5011D0"/>
    <w:multiLevelType w:val="hybridMultilevel"/>
    <w:tmpl w:val="F49A6B1A"/>
    <w:lvl w:ilvl="0" w:tplc="7022607C">
      <w:start w:val="1"/>
      <w:numFmt w:val="bullet"/>
      <w:lvlText w:val="̶"/>
      <w:lvlJc w:val="left"/>
      <w:pPr>
        <w:ind w:left="720" w:hanging="360"/>
      </w:pPr>
      <w:rPr>
        <w:rFonts w:ascii="Calibri" w:hAnsi="Calibr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3F87B77"/>
    <w:multiLevelType w:val="hybridMultilevel"/>
    <w:tmpl w:val="CB5640F8"/>
    <w:lvl w:ilvl="0" w:tplc="7022607C">
      <w:start w:val="1"/>
      <w:numFmt w:val="bullet"/>
      <w:lvlText w:val="̶"/>
      <w:lvlJc w:val="left"/>
      <w:pPr>
        <w:ind w:left="720" w:hanging="360"/>
      </w:pPr>
      <w:rPr>
        <w:rFonts w:ascii="Calibri" w:hAnsi="Calibr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43D2D00"/>
    <w:multiLevelType w:val="hybridMultilevel"/>
    <w:tmpl w:val="FEAA83F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BB8316C"/>
    <w:multiLevelType w:val="hybridMultilevel"/>
    <w:tmpl w:val="58EA78E0"/>
    <w:lvl w:ilvl="0" w:tplc="7022607C">
      <w:start w:val="1"/>
      <w:numFmt w:val="bullet"/>
      <w:lvlText w:val="̶"/>
      <w:lvlJc w:val="left"/>
      <w:pPr>
        <w:ind w:left="720" w:hanging="360"/>
      </w:pPr>
      <w:rPr>
        <w:rFonts w:ascii="Calibri" w:hAnsi="Calibr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0"/>
  </w:num>
  <w:num w:numId="3">
    <w:abstractNumId w:val="1"/>
  </w:num>
  <w:num w:numId="4">
    <w:abstractNumId w:val="2"/>
  </w:num>
  <w:num w:numId="5">
    <w:abstractNumId w:val="3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vw20ttxfvd0fieswevp9fpffwepdvwrxzv0&quot;&gt;Police and criminalisation review&lt;record-ids&gt;&lt;item&gt;38&lt;/item&gt;&lt;item&gt;48&lt;/item&gt;&lt;item&gt;54&lt;/item&gt;&lt;item&gt;57&lt;/item&gt;&lt;item&gt;58&lt;/item&gt;&lt;item&gt;61&lt;/item&gt;&lt;item&gt;62&lt;/item&gt;&lt;item&gt;64&lt;/item&gt;&lt;item&gt;65&lt;/item&gt;&lt;item&gt;66&lt;/item&gt;&lt;item&gt;67&lt;/item&gt;&lt;item&gt;68&lt;/item&gt;&lt;item&gt;71&lt;/item&gt;&lt;item&gt;72&lt;/item&gt;&lt;item&gt;73&lt;/item&gt;&lt;item&gt;75&lt;/item&gt;&lt;item&gt;80&lt;/item&gt;&lt;item&gt;81&lt;/item&gt;&lt;item&gt;84&lt;/item&gt;&lt;item&gt;86&lt;/item&gt;&lt;item&gt;89&lt;/item&gt;&lt;item&gt;90&lt;/item&gt;&lt;item&gt;96&lt;/item&gt;&lt;item&gt;97&lt;/item&gt;&lt;item&gt;98&lt;/item&gt;&lt;item&gt;104&lt;/item&gt;&lt;item&gt;105&lt;/item&gt;&lt;item&gt;106&lt;/item&gt;&lt;item&gt;107&lt;/item&gt;&lt;item&gt;110&lt;/item&gt;&lt;item&gt;122&lt;/item&gt;&lt;item&gt;124&lt;/item&gt;&lt;item&gt;126&lt;/item&gt;&lt;item&gt;127&lt;/item&gt;&lt;item&gt;132&lt;/item&gt;&lt;item&gt;138&lt;/item&gt;&lt;item&gt;295&lt;/item&gt;&lt;item&gt;347&lt;/item&gt;&lt;item&gt;348&lt;/item&gt;&lt;item&gt;349&lt;/item&gt;&lt;item&gt;352&lt;/item&gt;&lt;item&gt;354&lt;/item&gt;&lt;item&gt;356&lt;/item&gt;&lt;item&gt;360&lt;/item&gt;&lt;item&gt;362&lt;/item&gt;&lt;item&gt;365&lt;/item&gt;&lt;item&gt;371&lt;/item&gt;&lt;item&gt;373&lt;/item&gt;&lt;/record-ids&gt;&lt;/item&gt;&lt;/Libraries&gt;"/>
  </w:docVars>
  <w:rsids>
    <w:rsidRoot w:val="00D368C9"/>
    <w:rsid w:val="000242A4"/>
    <w:rsid w:val="000E0025"/>
    <w:rsid w:val="000F2CCE"/>
    <w:rsid w:val="000F3DB5"/>
    <w:rsid w:val="0011437C"/>
    <w:rsid w:val="001166AC"/>
    <w:rsid w:val="0013185B"/>
    <w:rsid w:val="00134A4A"/>
    <w:rsid w:val="00156CAB"/>
    <w:rsid w:val="00167CB7"/>
    <w:rsid w:val="00176333"/>
    <w:rsid w:val="001B2FF3"/>
    <w:rsid w:val="001C2916"/>
    <w:rsid w:val="001C68E2"/>
    <w:rsid w:val="00202036"/>
    <w:rsid w:val="00207A3E"/>
    <w:rsid w:val="002176C8"/>
    <w:rsid w:val="0023310B"/>
    <w:rsid w:val="0023503B"/>
    <w:rsid w:val="0026519E"/>
    <w:rsid w:val="00271462"/>
    <w:rsid w:val="00275BC9"/>
    <w:rsid w:val="002B0566"/>
    <w:rsid w:val="002C18C9"/>
    <w:rsid w:val="0031475D"/>
    <w:rsid w:val="00322779"/>
    <w:rsid w:val="003300F0"/>
    <w:rsid w:val="00350966"/>
    <w:rsid w:val="00355A96"/>
    <w:rsid w:val="003664E3"/>
    <w:rsid w:val="00371AE5"/>
    <w:rsid w:val="00390C07"/>
    <w:rsid w:val="00393DDD"/>
    <w:rsid w:val="003A52C7"/>
    <w:rsid w:val="003A5C21"/>
    <w:rsid w:val="003D1396"/>
    <w:rsid w:val="0041555B"/>
    <w:rsid w:val="004469FB"/>
    <w:rsid w:val="0047067C"/>
    <w:rsid w:val="004A3770"/>
    <w:rsid w:val="004C012B"/>
    <w:rsid w:val="0054468A"/>
    <w:rsid w:val="00557E01"/>
    <w:rsid w:val="005605BF"/>
    <w:rsid w:val="00583D04"/>
    <w:rsid w:val="005C1DC8"/>
    <w:rsid w:val="005F74CD"/>
    <w:rsid w:val="00614B65"/>
    <w:rsid w:val="006305C3"/>
    <w:rsid w:val="006359DB"/>
    <w:rsid w:val="00656811"/>
    <w:rsid w:val="00657EE3"/>
    <w:rsid w:val="0066624F"/>
    <w:rsid w:val="006844FD"/>
    <w:rsid w:val="0069101F"/>
    <w:rsid w:val="006A41FE"/>
    <w:rsid w:val="006B5834"/>
    <w:rsid w:val="00702C4F"/>
    <w:rsid w:val="00710246"/>
    <w:rsid w:val="00721395"/>
    <w:rsid w:val="007C05F0"/>
    <w:rsid w:val="00800CBC"/>
    <w:rsid w:val="00851D7E"/>
    <w:rsid w:val="0085738E"/>
    <w:rsid w:val="00857E9D"/>
    <w:rsid w:val="0086307B"/>
    <w:rsid w:val="00880242"/>
    <w:rsid w:val="00882CE1"/>
    <w:rsid w:val="008A2A0A"/>
    <w:rsid w:val="008B7923"/>
    <w:rsid w:val="008C0E0B"/>
    <w:rsid w:val="00933E51"/>
    <w:rsid w:val="00943B31"/>
    <w:rsid w:val="0099022E"/>
    <w:rsid w:val="0099085B"/>
    <w:rsid w:val="009B641D"/>
    <w:rsid w:val="009F27BB"/>
    <w:rsid w:val="009F591C"/>
    <w:rsid w:val="00A169A9"/>
    <w:rsid w:val="00A31431"/>
    <w:rsid w:val="00A53FD5"/>
    <w:rsid w:val="00A761DC"/>
    <w:rsid w:val="00A87E28"/>
    <w:rsid w:val="00A91D4F"/>
    <w:rsid w:val="00AC4E25"/>
    <w:rsid w:val="00AC57A8"/>
    <w:rsid w:val="00B174E8"/>
    <w:rsid w:val="00B21623"/>
    <w:rsid w:val="00B31733"/>
    <w:rsid w:val="00B5283B"/>
    <w:rsid w:val="00B74BBF"/>
    <w:rsid w:val="00B820F8"/>
    <w:rsid w:val="00B87FE6"/>
    <w:rsid w:val="00BC0B44"/>
    <w:rsid w:val="00BD41AE"/>
    <w:rsid w:val="00BD7E90"/>
    <w:rsid w:val="00BF1A8B"/>
    <w:rsid w:val="00BF3C1C"/>
    <w:rsid w:val="00C034E6"/>
    <w:rsid w:val="00C15F8F"/>
    <w:rsid w:val="00C65C41"/>
    <w:rsid w:val="00CA2FCE"/>
    <w:rsid w:val="00CE0E06"/>
    <w:rsid w:val="00CF4979"/>
    <w:rsid w:val="00D029F5"/>
    <w:rsid w:val="00D368C9"/>
    <w:rsid w:val="00D75A64"/>
    <w:rsid w:val="00D90F21"/>
    <w:rsid w:val="00DA15F2"/>
    <w:rsid w:val="00DB4F48"/>
    <w:rsid w:val="00DD2F4B"/>
    <w:rsid w:val="00DE049A"/>
    <w:rsid w:val="00DF20F8"/>
    <w:rsid w:val="00E44B41"/>
    <w:rsid w:val="00E52DA7"/>
    <w:rsid w:val="00E531A8"/>
    <w:rsid w:val="00E6567B"/>
    <w:rsid w:val="00E77B9A"/>
    <w:rsid w:val="00E77F6B"/>
    <w:rsid w:val="00EA4FAE"/>
    <w:rsid w:val="00EC3409"/>
    <w:rsid w:val="00ED28B2"/>
    <w:rsid w:val="00F27E7C"/>
    <w:rsid w:val="00F27FA1"/>
    <w:rsid w:val="00F454B8"/>
    <w:rsid w:val="00F50F6E"/>
    <w:rsid w:val="00F57C7A"/>
    <w:rsid w:val="00F6244B"/>
    <w:rsid w:val="00F70E23"/>
    <w:rsid w:val="00F71AB3"/>
    <w:rsid w:val="00F97AEE"/>
    <w:rsid w:val="00FA7D5C"/>
    <w:rsid w:val="00FB6B69"/>
    <w:rsid w:val="00FF64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9DC8D6D"/>
  <w15:chartTrackingRefBased/>
  <w15:docId w15:val="{833321F2-26F3-494E-9A51-0F69A62B38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C0E0B"/>
    <w:pPr>
      <w:keepNext/>
      <w:keepLines/>
      <w:spacing w:before="240" w:after="0" w:line="276" w:lineRule="auto"/>
      <w:jc w:val="both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C0E0B"/>
    <w:pPr>
      <w:keepNext/>
      <w:keepLines/>
      <w:spacing w:before="40" w:after="0" w:line="276" w:lineRule="auto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C0E0B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8C0E0B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table" w:styleId="TableGrid">
    <w:name w:val="Table Grid"/>
    <w:basedOn w:val="TableNormal"/>
    <w:uiPriority w:val="39"/>
    <w:rsid w:val="00D368C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11437C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1437C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1437C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1437C"/>
    <w:rPr>
      <w:rFonts w:ascii="Calibri" w:hAnsi="Calibri" w:cs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00CB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00CBC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unhideWhenUsed/>
    <w:rsid w:val="00D029F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029F5"/>
    <w:pPr>
      <w:spacing w:line="240" w:lineRule="auto"/>
      <w:jc w:val="both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029F5"/>
    <w:rPr>
      <w:sz w:val="20"/>
      <w:szCs w:val="20"/>
    </w:rPr>
  </w:style>
  <w:style w:type="paragraph" w:customStyle="1" w:styleId="Body">
    <w:name w:val="Body"/>
    <w:rsid w:val="008C0E0B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Calibri" w:eastAsia="Calibri" w:hAnsi="Calibri" w:cs="Calibri"/>
      <w:color w:val="000000"/>
      <w:u w:color="000000"/>
      <w:bdr w:val="nil"/>
      <w:lang w:val="sv-SE" w:eastAsia="en-GB"/>
    </w:rPr>
  </w:style>
  <w:style w:type="paragraph" w:styleId="ListParagraph">
    <w:name w:val="List Paragraph"/>
    <w:basedOn w:val="Normal"/>
    <w:uiPriority w:val="34"/>
    <w:qFormat/>
    <w:rsid w:val="008C0E0B"/>
    <w:pPr>
      <w:ind w:left="720"/>
      <w:contextualSpacing/>
      <w:jc w:val="both"/>
    </w:pPr>
    <w:rPr>
      <w:rFonts w:ascii="Calibri" w:eastAsia="Calibri" w:hAnsi="Calibri" w:cs="Times New Roman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C0E0B"/>
    <w:rPr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C0E0B"/>
    <w:rPr>
      <w:b/>
      <w:bCs/>
    </w:rPr>
  </w:style>
  <w:style w:type="character" w:styleId="Hyperlink">
    <w:name w:val="Hyperlink"/>
    <w:basedOn w:val="DefaultParagraphFont"/>
    <w:uiPriority w:val="99"/>
    <w:unhideWhenUsed/>
    <w:rsid w:val="008C0E0B"/>
    <w:rPr>
      <w:color w:val="0563C1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8C0E0B"/>
    <w:pPr>
      <w:tabs>
        <w:tab w:val="center" w:pos="4320"/>
        <w:tab w:val="right" w:pos="8640"/>
      </w:tabs>
      <w:spacing w:after="0" w:line="240" w:lineRule="auto"/>
      <w:jc w:val="both"/>
    </w:pPr>
  </w:style>
  <w:style w:type="character" w:customStyle="1" w:styleId="FooterChar">
    <w:name w:val="Footer Char"/>
    <w:basedOn w:val="DefaultParagraphFont"/>
    <w:link w:val="Footer"/>
    <w:uiPriority w:val="99"/>
    <w:rsid w:val="008C0E0B"/>
  </w:style>
  <w:style w:type="paragraph" w:styleId="Header">
    <w:name w:val="header"/>
    <w:basedOn w:val="Normal"/>
    <w:link w:val="HeaderChar"/>
    <w:uiPriority w:val="99"/>
    <w:unhideWhenUsed/>
    <w:rsid w:val="008C0E0B"/>
    <w:pPr>
      <w:tabs>
        <w:tab w:val="center" w:pos="4513"/>
        <w:tab w:val="right" w:pos="9026"/>
      </w:tabs>
      <w:spacing w:after="0" w:line="240" w:lineRule="auto"/>
      <w:jc w:val="both"/>
    </w:pPr>
  </w:style>
  <w:style w:type="character" w:customStyle="1" w:styleId="HeaderChar">
    <w:name w:val="Header Char"/>
    <w:basedOn w:val="DefaultParagraphFont"/>
    <w:link w:val="Header"/>
    <w:uiPriority w:val="99"/>
    <w:rsid w:val="008C0E0B"/>
  </w:style>
  <w:style w:type="character" w:styleId="Strong">
    <w:name w:val="Strong"/>
    <w:basedOn w:val="DefaultParagraphFont"/>
    <w:uiPriority w:val="22"/>
    <w:qFormat/>
    <w:rsid w:val="008C0E0B"/>
    <w:rPr>
      <w:b/>
      <w:bCs/>
    </w:rPr>
  </w:style>
  <w:style w:type="paragraph" w:styleId="FootnoteText">
    <w:name w:val="footnote text"/>
    <w:basedOn w:val="Normal"/>
    <w:link w:val="FootnoteTextChar"/>
    <w:uiPriority w:val="99"/>
    <w:unhideWhenUsed/>
    <w:rsid w:val="008C0E0B"/>
    <w:pPr>
      <w:spacing w:after="0" w:line="240" w:lineRule="auto"/>
    </w:pPr>
    <w:rPr>
      <w:rFonts w:ascii="Calibri" w:eastAsia="Calibri" w:hAnsi="Calibri" w:cs="Times New Roman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8C0E0B"/>
    <w:rPr>
      <w:rFonts w:ascii="Calibri" w:eastAsia="Calibri" w:hAnsi="Calibri" w:cs="Times New Roman"/>
      <w:sz w:val="20"/>
      <w:szCs w:val="20"/>
    </w:rPr>
  </w:style>
  <w:style w:type="paragraph" w:styleId="NoSpacing">
    <w:name w:val="No Spacing"/>
    <w:uiPriority w:val="1"/>
    <w:qFormat/>
    <w:rsid w:val="008C0E0B"/>
    <w:pPr>
      <w:spacing w:after="0" w:line="240" w:lineRule="auto"/>
      <w:jc w:val="both"/>
    </w:pPr>
    <w:rPr>
      <w:rFonts w:eastAsiaTheme="minorEastAsia"/>
      <w:sz w:val="20"/>
      <w:szCs w:val="20"/>
    </w:rPr>
  </w:style>
  <w:style w:type="paragraph" w:customStyle="1" w:styleId="BasicParagraph">
    <w:name w:val="[Basic Paragraph]"/>
    <w:basedOn w:val="Normal"/>
    <w:link w:val="BasicParagraphChar"/>
    <w:uiPriority w:val="99"/>
    <w:rsid w:val="008C0E0B"/>
    <w:pPr>
      <w:widowControl w:val="0"/>
      <w:autoSpaceDE w:val="0"/>
      <w:autoSpaceDN w:val="0"/>
      <w:adjustRightInd w:val="0"/>
      <w:spacing w:after="0" w:line="288" w:lineRule="auto"/>
      <w:textAlignment w:val="center"/>
    </w:pPr>
    <w:rPr>
      <w:rFonts w:ascii="MinionPro-Regular" w:eastAsiaTheme="minorEastAsia" w:hAnsi="MinionPro-Regular" w:cs="MinionPro-Regular"/>
      <w:color w:val="000000"/>
      <w:sz w:val="24"/>
      <w:szCs w:val="24"/>
      <w:lang w:eastAsia="ja-JP"/>
    </w:rPr>
  </w:style>
  <w:style w:type="character" w:customStyle="1" w:styleId="BasicParagraphChar">
    <w:name w:val="[Basic Paragraph] Char"/>
    <w:basedOn w:val="DefaultParagraphFont"/>
    <w:link w:val="BasicParagraph"/>
    <w:uiPriority w:val="99"/>
    <w:rsid w:val="008C0E0B"/>
    <w:rPr>
      <w:rFonts w:ascii="MinionPro-Regular" w:eastAsiaTheme="minorEastAsia" w:hAnsi="MinionPro-Regular" w:cs="MinionPro-Regular"/>
      <w:color w:val="000000"/>
      <w:sz w:val="24"/>
      <w:szCs w:val="24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8FCE4C5-B8E7-4161-BB23-55F548F1536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6</Pages>
  <Words>2480</Words>
  <Characters>14140</Characters>
  <Application>Microsoft Office Word</Application>
  <DocSecurity>0</DocSecurity>
  <Lines>117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ondon School of Hygiene &amp; Tropical Medicine</Company>
  <LinksUpToDate>false</LinksUpToDate>
  <CharactersWithSpaces>165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cy Platt</dc:creator>
  <cp:keywords/>
  <dc:description/>
  <cp:lastModifiedBy>Lucy Platt</cp:lastModifiedBy>
  <cp:revision>4</cp:revision>
  <dcterms:created xsi:type="dcterms:W3CDTF">2018-09-06T10:10:00Z</dcterms:created>
  <dcterms:modified xsi:type="dcterms:W3CDTF">2018-09-06T22:14:00Z</dcterms:modified>
</cp:coreProperties>
</file>